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DAA13" w14:textId="4619BC3D" w:rsidR="00B531F8" w:rsidRPr="00F12794" w:rsidRDefault="00351675" w:rsidP="00DE56AB">
      <w:pPr>
        <w:jc w:val="center"/>
        <w:rPr>
          <w:rFonts w:ascii="Times New Roman" w:eastAsia="楷體-繁" w:hAnsi="Times New Roman" w:cs="Times New Roman"/>
          <w:sz w:val="48"/>
          <w:szCs w:val="48"/>
        </w:rPr>
      </w:pPr>
      <w:r w:rsidRPr="00F12794">
        <w:rPr>
          <w:rFonts w:ascii="Times New Roman" w:eastAsia="楷體-繁" w:hAnsi="Times New Roman" w:cs="Times New Roman"/>
          <w:sz w:val="48"/>
          <w:szCs w:val="48"/>
        </w:rPr>
        <w:t>簡易全景（</w:t>
      </w:r>
      <w:r w:rsidRPr="00F12794">
        <w:rPr>
          <w:rFonts w:ascii="Times New Roman" w:eastAsia="楷體-繁" w:hAnsi="Times New Roman" w:cs="Times New Roman"/>
          <w:sz w:val="48"/>
          <w:szCs w:val="48"/>
        </w:rPr>
        <w:t>PANORAMIC</w:t>
      </w:r>
      <w:r w:rsidRPr="00F12794">
        <w:rPr>
          <w:rFonts w:ascii="Times New Roman" w:eastAsia="楷體-繁" w:hAnsi="Times New Roman" w:cs="Times New Roman"/>
          <w:sz w:val="48"/>
          <w:szCs w:val="48"/>
        </w:rPr>
        <w:t>）監控設備</w:t>
      </w:r>
    </w:p>
    <w:p w14:paraId="538BBBE4" w14:textId="28866DAA" w:rsidR="00C915B1" w:rsidRPr="00F12794" w:rsidRDefault="00B531F8" w:rsidP="00F201AB">
      <w:pPr>
        <w:jc w:val="right"/>
        <w:rPr>
          <w:rFonts w:ascii="Times New Roman" w:eastAsia="楷體-繁" w:hAnsi="Times New Roman" w:cs="Times New Roman"/>
          <w:sz w:val="28"/>
          <w:szCs w:val="28"/>
        </w:rPr>
      </w:pPr>
      <w:r w:rsidRPr="00F12794">
        <w:rPr>
          <w:rFonts w:ascii="Times New Roman" w:eastAsia="楷體-繁" w:hAnsi="Times New Roman" w:cs="Times New Roman"/>
          <w:sz w:val="28"/>
          <w:szCs w:val="28"/>
        </w:rPr>
        <w:t>生機碩一</w:t>
      </w:r>
      <w:r w:rsidRPr="00F12794">
        <w:rPr>
          <w:rFonts w:ascii="Times New Roman" w:eastAsia="楷體-繁" w:hAnsi="Times New Roman" w:cs="Times New Roman"/>
          <w:sz w:val="28"/>
          <w:szCs w:val="28"/>
        </w:rPr>
        <w:t xml:space="preserve"> </w:t>
      </w:r>
      <w:r w:rsidR="00351675" w:rsidRPr="00F12794">
        <w:rPr>
          <w:rFonts w:ascii="Times New Roman" w:eastAsia="楷體-繁" w:hAnsi="Times New Roman" w:cs="Times New Roman"/>
          <w:sz w:val="28"/>
          <w:szCs w:val="28"/>
        </w:rPr>
        <w:t>R11631029</w:t>
      </w:r>
      <w:r w:rsidRPr="00F12794">
        <w:rPr>
          <w:rFonts w:ascii="Times New Roman" w:eastAsia="楷體-繁" w:hAnsi="Times New Roman" w:cs="Times New Roman"/>
          <w:sz w:val="28"/>
          <w:szCs w:val="28"/>
        </w:rPr>
        <w:t xml:space="preserve"> </w:t>
      </w:r>
      <w:r w:rsidR="00351675" w:rsidRPr="00F12794">
        <w:rPr>
          <w:rFonts w:ascii="Times New Roman" w:eastAsia="楷體-繁" w:hAnsi="Times New Roman" w:cs="Times New Roman"/>
          <w:sz w:val="28"/>
          <w:szCs w:val="28"/>
        </w:rPr>
        <w:t>林正浩</w:t>
      </w:r>
    </w:p>
    <w:p w14:paraId="62949964" w14:textId="217540CE" w:rsidR="004E52D3" w:rsidRPr="00F12794" w:rsidRDefault="00A12998" w:rsidP="00796921">
      <w:pPr>
        <w:pStyle w:val="a3"/>
        <w:widowControl/>
        <w:numPr>
          <w:ilvl w:val="0"/>
          <w:numId w:val="11"/>
        </w:numPr>
        <w:spacing w:afterLines="20" w:after="72"/>
        <w:ind w:leftChars="0"/>
        <w:jc w:val="center"/>
        <w:rPr>
          <w:rFonts w:ascii="Times New Roman" w:eastAsia="楷體-繁" w:hAnsi="Times New Roman" w:cs="Times New Roman"/>
          <w:szCs w:val="24"/>
        </w:rPr>
      </w:pPr>
      <w:r w:rsidRPr="00F12794">
        <w:rPr>
          <w:rFonts w:ascii="Times New Roman" w:eastAsia="楷體-繁" w:hAnsi="Times New Roman" w:cs="Times New Roman"/>
          <w:b/>
          <w:sz w:val="36"/>
          <w:szCs w:val="36"/>
        </w:rPr>
        <w:t>簡介</w:t>
      </w:r>
    </w:p>
    <w:p w14:paraId="4190B5A8" w14:textId="3ED9ED18" w:rsidR="00A12998" w:rsidRPr="00F12794" w:rsidRDefault="00796921" w:rsidP="006064C1">
      <w:pPr>
        <w:widowControl/>
        <w:autoSpaceDE w:val="0"/>
        <w:autoSpaceDN w:val="0"/>
        <w:jc w:val="both"/>
        <w:textAlignment w:val="bottom"/>
        <w:rPr>
          <w:rFonts w:ascii="Times New Roman" w:eastAsia="楷體-繁" w:hAnsi="Times New Roman" w:cs="Times New Roman"/>
          <w:b/>
          <w:sz w:val="30"/>
          <w:szCs w:val="30"/>
        </w:rPr>
      </w:pPr>
      <w:r w:rsidRPr="00F12794">
        <w:rPr>
          <w:rFonts w:ascii="Times New Roman" w:eastAsia="楷體-繁" w:hAnsi="Times New Roman" w:cs="Times New Roman"/>
          <w:b/>
          <w:sz w:val="30"/>
          <w:szCs w:val="30"/>
        </w:rPr>
        <w:t>1-1</w:t>
      </w:r>
      <w:r w:rsidR="004E52D3" w:rsidRPr="00F12794">
        <w:rPr>
          <w:rFonts w:ascii="Times New Roman" w:eastAsia="楷體-繁" w:hAnsi="Times New Roman" w:cs="Times New Roman"/>
          <w:b/>
          <w:sz w:val="30"/>
          <w:szCs w:val="30"/>
        </w:rPr>
        <w:t xml:space="preserve">    </w:t>
      </w:r>
      <w:r w:rsidR="0010020A" w:rsidRPr="00F12794">
        <w:rPr>
          <w:rFonts w:ascii="Times New Roman" w:eastAsia="楷體-繁" w:hAnsi="Times New Roman" w:cs="Times New Roman"/>
          <w:b/>
          <w:sz w:val="30"/>
          <w:szCs w:val="30"/>
        </w:rPr>
        <w:t>研究</w:t>
      </w:r>
      <w:r w:rsidR="001C5F4A" w:rsidRPr="00F12794">
        <w:rPr>
          <w:rFonts w:ascii="Times New Roman" w:eastAsia="楷體-繁" w:hAnsi="Times New Roman" w:cs="Times New Roman"/>
          <w:b/>
          <w:sz w:val="30"/>
          <w:szCs w:val="30"/>
        </w:rPr>
        <w:t>背景</w:t>
      </w:r>
    </w:p>
    <w:p w14:paraId="647866BE" w14:textId="08537202" w:rsidR="00790956" w:rsidRPr="00F12794" w:rsidRDefault="00351675" w:rsidP="006A6D5F">
      <w:pPr>
        <w:widowControl/>
        <w:autoSpaceDE w:val="0"/>
        <w:autoSpaceDN w:val="0"/>
        <w:spacing w:afterLines="50" w:after="180"/>
        <w:jc w:val="both"/>
        <w:textAlignment w:val="bottom"/>
        <w:rPr>
          <w:rFonts w:ascii="Times New Roman" w:eastAsia="楷體-繁" w:hAnsi="Times New Roman" w:cs="Times New Roman"/>
          <w:szCs w:val="24"/>
        </w:rPr>
      </w:pPr>
      <w:r w:rsidRPr="00F12794">
        <w:rPr>
          <w:rFonts w:ascii="Times New Roman" w:eastAsia="楷體-繁" w:hAnsi="Times New Roman" w:cs="Times New Roman"/>
          <w:szCs w:val="24"/>
        </w:rPr>
        <w:tab/>
      </w:r>
      <w:r w:rsidR="006C64D8" w:rsidRPr="00F12794">
        <w:rPr>
          <w:rFonts w:ascii="Times New Roman" w:eastAsia="楷體-繁" w:hAnsi="Times New Roman" w:cs="Times New Roman"/>
          <w:szCs w:val="24"/>
        </w:rPr>
        <w:t>近年來，電腦視覺及影像處理等技術迅速發展，甚至拓展到了機器學習及深度學習，這些技術也早已融入現今的生活中了。</w:t>
      </w:r>
      <w:r w:rsidR="00790956" w:rsidRPr="00F12794">
        <w:rPr>
          <w:rFonts w:ascii="Times New Roman" w:eastAsia="楷體-繁" w:hAnsi="Times New Roman" w:cs="Times New Roman"/>
          <w:szCs w:val="24"/>
        </w:rPr>
        <w:t>本文要探討及研究的方向主要為「全景（</w:t>
      </w:r>
      <w:r w:rsidR="00790956" w:rsidRPr="00F12794">
        <w:rPr>
          <w:rFonts w:ascii="Times New Roman" w:eastAsia="楷體-繁" w:hAnsi="Times New Roman" w:cs="Times New Roman"/>
          <w:szCs w:val="24"/>
        </w:rPr>
        <w:t>PANORAMIC</w:t>
      </w:r>
      <w:r w:rsidR="00790956" w:rsidRPr="00F12794">
        <w:rPr>
          <w:rFonts w:ascii="Times New Roman" w:eastAsia="楷體-繁" w:hAnsi="Times New Roman" w:cs="Times New Roman"/>
          <w:szCs w:val="24"/>
        </w:rPr>
        <w:t>）影像」，採用的技術為「影像拼接（</w:t>
      </w:r>
      <w:r w:rsidR="00790956" w:rsidRPr="00F12794">
        <w:rPr>
          <w:rFonts w:ascii="Times New Roman" w:eastAsia="楷體-繁" w:hAnsi="Times New Roman" w:cs="Times New Roman"/>
          <w:szCs w:val="24"/>
        </w:rPr>
        <w:t>Stitching</w:t>
      </w:r>
      <w:r w:rsidR="00790956" w:rsidRPr="00F12794">
        <w:rPr>
          <w:rFonts w:ascii="Times New Roman" w:eastAsia="楷體-繁" w:hAnsi="Times New Roman" w:cs="Times New Roman"/>
          <w:szCs w:val="24"/>
        </w:rPr>
        <w:t>）」，目前</w:t>
      </w:r>
      <w:r w:rsidR="00790956" w:rsidRPr="00F12794">
        <w:rPr>
          <w:rFonts w:ascii="Times New Roman" w:eastAsia="楷體-繁" w:hAnsi="Times New Roman" w:cs="Times New Roman"/>
          <w:szCs w:val="24"/>
        </w:rPr>
        <w:t>Stitching</w:t>
      </w:r>
      <w:r w:rsidR="00790956" w:rsidRPr="00F12794">
        <w:rPr>
          <w:rFonts w:ascii="Times New Roman" w:eastAsia="楷體-繁" w:hAnsi="Times New Roman" w:cs="Times New Roman"/>
          <w:szCs w:val="24"/>
        </w:rPr>
        <w:t>的技術應用很廣，</w:t>
      </w:r>
      <w:r w:rsidR="00E1337D" w:rsidRPr="00F12794">
        <w:rPr>
          <w:rFonts w:ascii="Times New Roman" w:eastAsia="楷體-繁" w:hAnsi="Times New Roman" w:cs="Times New Roman"/>
          <w:szCs w:val="24"/>
        </w:rPr>
        <w:t>像是常用的</w:t>
      </w:r>
      <w:r w:rsidR="00E1337D" w:rsidRPr="00F12794">
        <w:rPr>
          <w:rFonts w:ascii="Times New Roman" w:eastAsia="楷體-繁" w:hAnsi="Times New Roman" w:cs="Times New Roman"/>
          <w:szCs w:val="24"/>
        </w:rPr>
        <w:t>google map</w:t>
      </w:r>
      <w:r w:rsidR="00315EA5" w:rsidRPr="00F12794">
        <w:rPr>
          <w:rFonts w:ascii="Times New Roman" w:eastAsia="楷體-繁" w:hAnsi="Times New Roman" w:cs="Times New Roman"/>
          <w:szCs w:val="24"/>
        </w:rPr>
        <w:t>（下圖一）</w:t>
      </w:r>
      <w:r w:rsidR="00E1337D" w:rsidRPr="00F12794">
        <w:rPr>
          <w:rFonts w:ascii="Times New Roman" w:eastAsia="楷體-繁" w:hAnsi="Times New Roman" w:cs="Times New Roman"/>
          <w:szCs w:val="24"/>
        </w:rPr>
        <w:t>可以觀看路上全景也是基於此項技術</w:t>
      </w:r>
      <w:r w:rsidR="00E1337D" w:rsidRPr="00F12794">
        <w:rPr>
          <w:rFonts w:ascii="Times New Roman" w:eastAsia="楷體-繁" w:hAnsi="Times New Roman" w:cs="Times New Roman"/>
          <w:szCs w:val="24"/>
        </w:rPr>
        <w:fldChar w:fldCharType="begin"/>
      </w:r>
      <w:r w:rsidR="00E1337D" w:rsidRPr="00F12794">
        <w:rPr>
          <w:rFonts w:ascii="Times New Roman" w:eastAsia="楷體-繁" w:hAnsi="Times New Roman" w:cs="Times New Roman"/>
          <w:szCs w:val="24"/>
        </w:rPr>
        <w:instrText xml:space="preserve"> ADDIN EN.CITE &lt;EndNote&gt;&lt;Cite&gt;&lt;Author&gt;Boukerch&lt;/Author&gt;&lt;Year&gt;2021&lt;/Year&gt;&lt;RecNum&gt;3&lt;/RecNum&gt;&lt;DisplayText&gt;[1]&lt;/DisplayText&gt;&lt;record&gt;&lt;rec-number&gt;3&lt;/rec-number&gt;&lt;foreign-keys&gt;&lt;key app="EN" db-id="5dtr2we0rwsrfqewsevxfde22ft2e59rswa9" timestamp="1668955113"&gt;3&lt;/key&gt;&lt;/foreign-keys&gt;&lt;ref-type name="Journal Article"&gt;17&lt;/ref-type&gt;&lt;contributors&gt;&lt;authors&gt;&lt;author&gt;Boukerch, Issam&lt;/author&gt;&lt;author&gt;Takarli, Bachir&lt;/author&gt;&lt;author&gt;Saidi, Kamel&lt;/author&gt;&lt;author&gt;Karich, Mokrane&lt;/author&gt;&lt;author&gt;Meguenni, Mostapha&lt;/author&gt;&lt;/authors&gt;&lt;/contributors&gt;&lt;titles&gt;&lt;title&gt;Development of Panoramic Virtual Tours System Based on Low Cost Devices&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B2-2021&lt;/pages&gt;&lt;volume&gt;43&lt;/volume&gt;&lt;dates&gt;&lt;year&gt;2021&lt;/year&gt;&lt;/dates&gt;&lt;urls&gt;&lt;/urls&gt;&lt;/record&gt;&lt;/Cite&gt;&lt;/EndNote&gt;</w:instrText>
      </w:r>
      <w:r w:rsidR="00E1337D" w:rsidRPr="00F12794">
        <w:rPr>
          <w:rFonts w:ascii="Times New Roman" w:eastAsia="楷體-繁" w:hAnsi="Times New Roman" w:cs="Times New Roman"/>
          <w:szCs w:val="24"/>
        </w:rPr>
        <w:fldChar w:fldCharType="separate"/>
      </w:r>
      <w:r w:rsidR="00E1337D" w:rsidRPr="00F12794">
        <w:rPr>
          <w:rFonts w:ascii="Times New Roman" w:eastAsia="楷體-繁" w:hAnsi="Times New Roman" w:cs="Times New Roman"/>
          <w:noProof/>
          <w:szCs w:val="24"/>
        </w:rPr>
        <w:t>[1]</w:t>
      </w:r>
      <w:r w:rsidR="00E1337D" w:rsidRPr="00F12794">
        <w:rPr>
          <w:rFonts w:ascii="Times New Roman" w:eastAsia="楷體-繁" w:hAnsi="Times New Roman" w:cs="Times New Roman"/>
          <w:szCs w:val="24"/>
        </w:rPr>
        <w:fldChar w:fldCharType="end"/>
      </w:r>
      <w:r w:rsidR="00790956" w:rsidRPr="00F12794">
        <w:rPr>
          <w:rFonts w:ascii="Times New Roman" w:eastAsia="楷體-繁" w:hAnsi="Times New Roman" w:cs="Times New Roman"/>
          <w:szCs w:val="24"/>
        </w:rPr>
        <w:t>。</w:t>
      </w:r>
      <w:r w:rsidR="003C6412" w:rsidRPr="00F12794">
        <w:rPr>
          <w:rFonts w:ascii="Times New Roman" w:eastAsia="楷體-繁" w:hAnsi="Times New Roman" w:cs="Times New Roman"/>
          <w:szCs w:val="24"/>
        </w:rPr>
        <w:t xml:space="preserve">C.-C. Lin </w:t>
      </w:r>
      <w:r w:rsidR="003C6412" w:rsidRPr="00F12794">
        <w:rPr>
          <w:rFonts w:ascii="Times New Roman" w:eastAsia="楷體-繁" w:hAnsi="Times New Roman" w:cs="Times New Roman"/>
          <w:i/>
          <w:iCs/>
          <w:szCs w:val="24"/>
        </w:rPr>
        <w:t xml:space="preserve">et.al </w:t>
      </w:r>
      <w:r w:rsidR="003C6412" w:rsidRPr="00F12794">
        <w:rPr>
          <w:rFonts w:ascii="Times New Roman" w:eastAsia="楷體-繁" w:hAnsi="Times New Roman" w:cs="Times New Roman"/>
          <w:szCs w:val="24"/>
        </w:rPr>
        <w:t>透過線性</w:t>
      </w:r>
      <w:r w:rsidR="00E3481F" w:rsidRPr="00F12794">
        <w:rPr>
          <w:rFonts w:ascii="Times New Roman" w:eastAsia="楷體-繁" w:hAnsi="Times New Roman" w:cs="Times New Roman"/>
          <w:szCs w:val="24"/>
        </w:rPr>
        <w:t>（</w:t>
      </w:r>
      <w:r w:rsidR="00E3481F" w:rsidRPr="00F12794">
        <w:rPr>
          <w:rFonts w:ascii="Times New Roman" w:eastAsia="楷體-繁" w:hAnsi="Times New Roman" w:cs="Times New Roman"/>
          <w:szCs w:val="24"/>
        </w:rPr>
        <w:t>Linear</w:t>
      </w:r>
      <w:r w:rsidR="00E3481F" w:rsidRPr="00F12794">
        <w:rPr>
          <w:rFonts w:ascii="Times New Roman" w:eastAsia="楷體-繁" w:hAnsi="Times New Roman" w:cs="Times New Roman"/>
          <w:szCs w:val="24"/>
        </w:rPr>
        <w:t>）</w:t>
      </w:r>
      <w:r w:rsidR="003C6412" w:rsidRPr="00F12794">
        <w:rPr>
          <w:rFonts w:ascii="Times New Roman" w:eastAsia="楷體-繁" w:hAnsi="Times New Roman" w:cs="Times New Roman"/>
          <w:szCs w:val="24"/>
        </w:rPr>
        <w:t>化</w:t>
      </w:r>
      <w:r w:rsidR="00E3481F" w:rsidRPr="00F12794">
        <w:rPr>
          <w:rFonts w:ascii="Times New Roman" w:eastAsia="楷體-繁" w:hAnsi="Times New Roman" w:cs="Times New Roman"/>
          <w:szCs w:val="24"/>
        </w:rPr>
        <w:t>及</w:t>
      </w:r>
      <w:r w:rsidR="003C6412" w:rsidRPr="00F12794">
        <w:rPr>
          <w:rFonts w:ascii="Times New Roman" w:eastAsia="楷體-繁" w:hAnsi="Times New Roman" w:cs="Times New Roman"/>
          <w:szCs w:val="24"/>
        </w:rPr>
        <w:t>單應性</w:t>
      </w:r>
      <w:r w:rsidR="00E3481F" w:rsidRPr="00F12794">
        <w:rPr>
          <w:rFonts w:ascii="Times New Roman" w:eastAsia="楷體-繁" w:hAnsi="Times New Roman" w:cs="Times New Roman"/>
          <w:szCs w:val="24"/>
        </w:rPr>
        <w:t>（</w:t>
      </w:r>
      <w:proofErr w:type="spellStart"/>
      <w:r w:rsidR="00E3481F" w:rsidRPr="00F12794">
        <w:rPr>
          <w:rFonts w:ascii="Times New Roman" w:eastAsia="楷體-繁" w:hAnsi="Times New Roman" w:cs="Times New Roman"/>
          <w:szCs w:val="24"/>
        </w:rPr>
        <w:t>Homography</w:t>
      </w:r>
      <w:proofErr w:type="spellEnd"/>
      <w:r w:rsidR="00E3481F" w:rsidRPr="00F12794">
        <w:rPr>
          <w:rFonts w:ascii="Times New Roman" w:eastAsia="楷體-繁" w:hAnsi="Times New Roman" w:cs="Times New Roman"/>
          <w:szCs w:val="24"/>
        </w:rPr>
        <w:t>）</w:t>
      </w:r>
      <w:r w:rsidR="003C6412" w:rsidRPr="00F12794">
        <w:rPr>
          <w:rFonts w:ascii="Times New Roman" w:eastAsia="楷體-繁" w:hAnsi="Times New Roman" w:cs="Times New Roman"/>
          <w:szCs w:val="24"/>
        </w:rPr>
        <w:t>將其緩慢更改為全域相似性來減輕非重疊區域中的透視失真。所提出的方法很容易推廣到多個圖像</w:t>
      </w:r>
      <w:r w:rsidR="003C6412" w:rsidRPr="00F12794">
        <w:rPr>
          <w:rFonts w:ascii="Times New Roman" w:eastAsia="楷體-繁" w:hAnsi="Times New Roman" w:cs="Times New Roman"/>
          <w:szCs w:val="24"/>
        </w:rPr>
        <w:fldChar w:fldCharType="begin"/>
      </w:r>
      <w:r w:rsidR="00E1337D" w:rsidRPr="00F12794">
        <w:rPr>
          <w:rFonts w:ascii="Times New Roman" w:eastAsia="楷體-繁" w:hAnsi="Times New Roman" w:cs="Times New Roman"/>
          <w:szCs w:val="24"/>
        </w:rPr>
        <w:instrText xml:space="preserve"> ADDIN EN.CITE &lt;EndNote&gt;&lt;Cite&gt;&lt;Author&gt;Lin&lt;/Author&gt;&lt;Year&gt;2015&lt;/Year&gt;&lt;RecNum&gt;5&lt;/RecNum&gt;&lt;DisplayText&gt;[2]&lt;/DisplayText&gt;&lt;record&gt;&lt;rec-number&gt;5&lt;/rec-number&gt;&lt;foreign-keys&gt;&lt;key app="EN" db-id="5dtr2we0rwsrfqewsevxfde22ft2e59rswa9" timestamp="1668996277"&gt;5&lt;/key&gt;&lt;/foreign-keys&gt;&lt;ref-type name="Journal Article"&gt;17&lt;/ref-type&gt;&lt;contributors&gt;&lt;authors&gt;&lt;author&gt;Lin, Chung-Ching&lt;/author&gt;&lt;author&gt;Pankanti, Sharathchandra U&lt;/author&gt;&lt;author&gt;Natesan Ramamurthy, Karthikeyan&lt;/author&gt;&lt;author&gt;Aravkin, Aleksandr Y&lt;/author&gt;&lt;/authors&gt;&lt;/contributors&gt;&lt;titles&gt;&lt;title&gt;Adaptive as-natural-as-possible image stitching&lt;/title&gt;&lt;secondary-title&gt;Proceedings of the IEEE Conference on Computer Vision and Pattern Recognition&lt;/secondary-title&gt;&lt;/titles&gt;&lt;pages&gt;1155-1163&lt;/pages&gt;&lt;dates&gt;&lt;year&gt;2015&lt;/year&gt;&lt;/dates&gt;&lt;urls&gt;&lt;/urls&gt;&lt;/record&gt;&lt;/Cite&gt;&lt;/EndNote&gt;</w:instrText>
      </w:r>
      <w:r w:rsidR="003C6412" w:rsidRPr="00F12794">
        <w:rPr>
          <w:rFonts w:ascii="Times New Roman" w:eastAsia="楷體-繁" w:hAnsi="Times New Roman" w:cs="Times New Roman"/>
          <w:szCs w:val="24"/>
        </w:rPr>
        <w:fldChar w:fldCharType="separate"/>
      </w:r>
      <w:r w:rsidR="00E1337D" w:rsidRPr="00F12794">
        <w:rPr>
          <w:rFonts w:ascii="Times New Roman" w:eastAsia="楷體-繁" w:hAnsi="Times New Roman" w:cs="Times New Roman"/>
          <w:noProof/>
          <w:szCs w:val="24"/>
        </w:rPr>
        <w:t>[2]</w:t>
      </w:r>
      <w:r w:rsidR="003C6412" w:rsidRPr="00F12794">
        <w:rPr>
          <w:rFonts w:ascii="Times New Roman" w:eastAsia="楷體-繁" w:hAnsi="Times New Roman" w:cs="Times New Roman"/>
          <w:szCs w:val="24"/>
        </w:rPr>
        <w:fldChar w:fldCharType="end"/>
      </w:r>
      <w:r w:rsidR="00E3481F" w:rsidRPr="00F12794">
        <w:rPr>
          <w:rFonts w:ascii="Times New Roman" w:eastAsia="楷體-繁" w:hAnsi="Times New Roman" w:cs="Times New Roman"/>
          <w:szCs w:val="24"/>
        </w:rPr>
        <w:t>；</w:t>
      </w:r>
      <w:r w:rsidR="00E3481F" w:rsidRPr="00F12794">
        <w:rPr>
          <w:rFonts w:ascii="Times New Roman" w:eastAsia="楷體-繁" w:hAnsi="Times New Roman" w:cs="Times New Roman"/>
          <w:szCs w:val="24"/>
        </w:rPr>
        <w:t>Y. Deng</w:t>
      </w:r>
      <w:r w:rsidR="004F4B55" w:rsidRPr="00F12794">
        <w:rPr>
          <w:rFonts w:ascii="Times New Roman" w:eastAsia="楷體-繁" w:hAnsi="Times New Roman" w:cs="Times New Roman"/>
          <w:szCs w:val="24"/>
        </w:rPr>
        <w:t>在兩個影象之間找到一條最佳一致性，並</w:t>
      </w:r>
      <w:r w:rsidR="00E3481F" w:rsidRPr="00F12794">
        <w:rPr>
          <w:rFonts w:ascii="Times New Roman" w:eastAsia="楷體-繁" w:hAnsi="Times New Roman" w:cs="Times New Roman"/>
          <w:szCs w:val="24"/>
        </w:rPr>
        <w:t>展示從靜止影象和影片中生成的全景照片</w:t>
      </w:r>
      <w:r w:rsidR="00E1337D" w:rsidRPr="00F12794">
        <w:rPr>
          <w:rFonts w:ascii="Times New Roman" w:eastAsia="楷體-繁" w:hAnsi="Times New Roman" w:cs="Times New Roman"/>
          <w:szCs w:val="24"/>
        </w:rPr>
        <w:fldChar w:fldCharType="begin"/>
      </w:r>
      <w:r w:rsidR="00E1337D" w:rsidRPr="00F12794">
        <w:rPr>
          <w:rFonts w:ascii="Times New Roman" w:eastAsia="楷體-繁" w:hAnsi="Times New Roman" w:cs="Times New Roman"/>
          <w:szCs w:val="24"/>
        </w:rPr>
        <w:instrText xml:space="preserve"> ADDIN EN.CITE &lt;EndNote&gt;&lt;Cite&gt;&lt;Author&gt;Deng&lt;/Author&gt;&lt;Year&gt;2003&lt;/Year&gt;&lt;RecNum&gt;1&lt;/RecNum&gt;&lt;DisplayText&gt;[3]&lt;/DisplayText&gt;&lt;record&gt;&lt;rec-number&gt;1&lt;/rec-number&gt;&lt;foreign-keys&gt;&lt;key app="EN" db-id="5dtr2we0rwsrfqewsevxfde22ft2e59rswa9" timestamp="1668954994"&gt;1&lt;/key&gt;&lt;/foreign-keys&gt;&lt;ref-type name="Journal Article"&gt;17&lt;/ref-type&gt;&lt;contributors&gt;&lt;authors&gt;&lt;author&gt;Deng, Yining&lt;/author&gt;&lt;author&gt;Zhang, Tong&lt;/author&gt;&lt;/authors&gt;&lt;/contributors&gt;&lt;titles&gt;&lt;title&gt;Generating panorama photos&lt;/title&gt;&lt;secondary-title&gt;Internet Multimedia Management Systems IV&lt;/secondary-title&gt;&lt;/titles&gt;&lt;pages&gt;270-279&lt;/pages&gt;&lt;volume&gt;5242&lt;/volume&gt;&lt;dates&gt;&lt;year&gt;2003&lt;/year&gt;&lt;/dates&gt;&lt;publisher&gt;SPIE&lt;/publisher&gt;&lt;urls&gt;&lt;/urls&gt;&lt;/record&gt;&lt;/Cite&gt;&lt;/EndNote&gt;</w:instrText>
      </w:r>
      <w:r w:rsidR="00E1337D" w:rsidRPr="00F12794">
        <w:rPr>
          <w:rFonts w:ascii="Times New Roman" w:eastAsia="楷體-繁" w:hAnsi="Times New Roman" w:cs="Times New Roman"/>
          <w:szCs w:val="24"/>
        </w:rPr>
        <w:fldChar w:fldCharType="separate"/>
      </w:r>
      <w:r w:rsidR="00E1337D" w:rsidRPr="00F12794">
        <w:rPr>
          <w:rFonts w:ascii="Times New Roman" w:eastAsia="楷體-繁" w:hAnsi="Times New Roman" w:cs="Times New Roman"/>
          <w:noProof/>
          <w:szCs w:val="24"/>
        </w:rPr>
        <w:t>[3]</w:t>
      </w:r>
      <w:r w:rsidR="00E1337D" w:rsidRPr="00F12794">
        <w:rPr>
          <w:rFonts w:ascii="Times New Roman" w:eastAsia="楷體-繁" w:hAnsi="Times New Roman" w:cs="Times New Roman"/>
          <w:szCs w:val="24"/>
        </w:rPr>
        <w:fldChar w:fldCharType="end"/>
      </w:r>
      <w:r w:rsidR="00E3481F" w:rsidRPr="00F12794">
        <w:rPr>
          <w:rFonts w:ascii="Times New Roman" w:eastAsia="楷體-繁" w:hAnsi="Times New Roman" w:cs="Times New Roman"/>
          <w:szCs w:val="24"/>
        </w:rPr>
        <w:t>。</w:t>
      </w:r>
      <w:r w:rsidR="004F4B55" w:rsidRPr="00F12794">
        <w:rPr>
          <w:rFonts w:ascii="Times New Roman" w:eastAsia="楷體-繁" w:hAnsi="Times New Roman" w:cs="Times New Roman"/>
          <w:szCs w:val="24"/>
        </w:rPr>
        <w:t>Stitching</w:t>
      </w:r>
      <w:r w:rsidR="004F4B55" w:rsidRPr="00F12794">
        <w:rPr>
          <w:rFonts w:ascii="Times New Roman" w:eastAsia="楷體-繁" w:hAnsi="Times New Roman" w:cs="Times New Roman"/>
          <w:szCs w:val="24"/>
        </w:rPr>
        <w:t>這項技術至今也被利用在多光譜成像中，</w:t>
      </w:r>
      <w:r w:rsidR="004F4B55" w:rsidRPr="00F12794">
        <w:rPr>
          <w:rFonts w:ascii="Times New Roman" w:eastAsia="楷體-繁" w:hAnsi="Times New Roman" w:cs="Times New Roman"/>
          <w:szCs w:val="24"/>
        </w:rPr>
        <w:t xml:space="preserve">E. </w:t>
      </w:r>
      <w:proofErr w:type="spellStart"/>
      <w:r w:rsidR="004F4B55" w:rsidRPr="00F12794">
        <w:rPr>
          <w:rFonts w:ascii="Times New Roman" w:eastAsia="楷體-繁" w:hAnsi="Times New Roman" w:cs="Times New Roman"/>
          <w:szCs w:val="24"/>
        </w:rPr>
        <w:t>d'Annibale</w:t>
      </w:r>
      <w:proofErr w:type="spellEnd"/>
      <w:r w:rsidR="004F4B55" w:rsidRPr="00F12794">
        <w:rPr>
          <w:rFonts w:ascii="Times New Roman" w:eastAsia="楷體-繁" w:hAnsi="Times New Roman" w:cs="Times New Roman"/>
          <w:szCs w:val="24"/>
        </w:rPr>
        <w:t xml:space="preserve"> </w:t>
      </w:r>
      <w:r w:rsidR="004F4B55" w:rsidRPr="00F12794">
        <w:rPr>
          <w:rFonts w:ascii="Times New Roman" w:eastAsia="楷體-繁" w:hAnsi="Times New Roman" w:cs="Times New Roman"/>
          <w:i/>
          <w:iCs/>
          <w:szCs w:val="24"/>
        </w:rPr>
        <w:t xml:space="preserve">et.al </w:t>
      </w:r>
      <w:r w:rsidR="004F4B55" w:rsidRPr="00F12794">
        <w:rPr>
          <w:rFonts w:ascii="Times New Roman" w:eastAsia="楷體-繁" w:hAnsi="Times New Roman" w:cs="Times New Roman"/>
          <w:szCs w:val="24"/>
        </w:rPr>
        <w:t>使用全景頭精確旋轉相機，並在鏡頭周圍拍攝一系列影象，消除視差誤差</w:t>
      </w:r>
      <w:r w:rsidR="00E1337D" w:rsidRPr="00F12794">
        <w:rPr>
          <w:rFonts w:ascii="Times New Roman" w:eastAsia="楷體-繁" w:hAnsi="Times New Roman" w:cs="Times New Roman"/>
          <w:szCs w:val="24"/>
        </w:rPr>
        <w:fldChar w:fldCharType="begin"/>
      </w:r>
      <w:r w:rsidR="00E1337D" w:rsidRPr="00F12794">
        <w:rPr>
          <w:rFonts w:ascii="Times New Roman" w:eastAsia="楷體-繁" w:hAnsi="Times New Roman" w:cs="Times New Roman"/>
          <w:szCs w:val="24"/>
        </w:rPr>
        <w:instrText xml:space="preserve"> ADDIN EN.CITE &lt;EndNote&gt;&lt;Cite&gt;&lt;Author&gt;Cosentino&lt;/Author&gt;&lt;Year&gt;2013&lt;/Year&gt;&lt;RecNum&gt;2&lt;/RecNum&gt;&lt;DisplayText&gt;[4]&lt;/DisplayText&gt;&lt;record&gt;&lt;rec-number&gt;2&lt;/rec-number&gt;&lt;foreign-keys&gt;&lt;key app="EN" db-id="5dtr2we0rwsrfqewsevxfde22ft2e59rswa9" timestamp="1668955047"&gt;2&lt;/key&gt;&lt;/foreign-keys&gt;&lt;ref-type name="Journal Article"&gt;17&lt;/ref-type&gt;&lt;contributors&gt;&lt;authors&gt;&lt;author&gt;Cosentino, Antonino&lt;/author&gt;&lt;/authors&gt;&lt;/contributors&gt;&lt;titles&gt;&lt;title&gt;A practical guide to panoramic multispectral imaging&lt;/title&gt;&lt;secondary-title&gt;e-conservation Magazine&lt;/secondary-title&gt;&lt;/titles&gt;&lt;periodical&gt;&lt;full-title&gt;e-conservation Magazine&lt;/full-title&gt;&lt;/periodical&gt;&lt;pages&gt;64-73&lt;/pages&gt;&lt;volume&gt;25&lt;/volume&gt;&lt;dates&gt;&lt;year&gt;2013&lt;/year&gt;&lt;/dates&gt;&lt;urls&gt;&lt;/urls&gt;&lt;/record&gt;&lt;/Cite&gt;&lt;/EndNote&gt;</w:instrText>
      </w:r>
      <w:r w:rsidR="00E1337D" w:rsidRPr="00F12794">
        <w:rPr>
          <w:rFonts w:ascii="Times New Roman" w:eastAsia="楷體-繁" w:hAnsi="Times New Roman" w:cs="Times New Roman"/>
          <w:szCs w:val="24"/>
        </w:rPr>
        <w:fldChar w:fldCharType="separate"/>
      </w:r>
      <w:r w:rsidR="00E1337D" w:rsidRPr="00F12794">
        <w:rPr>
          <w:rFonts w:ascii="Times New Roman" w:eastAsia="楷體-繁" w:hAnsi="Times New Roman" w:cs="Times New Roman"/>
          <w:noProof/>
          <w:szCs w:val="24"/>
        </w:rPr>
        <w:t>[4]</w:t>
      </w:r>
      <w:r w:rsidR="00E1337D" w:rsidRPr="00F12794">
        <w:rPr>
          <w:rFonts w:ascii="Times New Roman" w:eastAsia="楷體-繁" w:hAnsi="Times New Roman" w:cs="Times New Roman"/>
          <w:szCs w:val="24"/>
        </w:rPr>
        <w:fldChar w:fldCharType="end"/>
      </w:r>
      <w:r w:rsidR="004F4B55" w:rsidRPr="00F12794">
        <w:rPr>
          <w:rFonts w:ascii="Times New Roman" w:eastAsia="楷體-繁" w:hAnsi="Times New Roman" w:cs="Times New Roman"/>
          <w:szCs w:val="24"/>
        </w:rPr>
        <w:t>；連當代最紅的虛擬實境技術</w:t>
      </w:r>
      <w:r w:rsidR="004F4B55" w:rsidRPr="00F12794">
        <w:rPr>
          <w:rFonts w:ascii="Times New Roman" w:eastAsia="楷體-繁" w:hAnsi="Times New Roman" w:cs="Times New Roman"/>
          <w:szCs w:val="24"/>
        </w:rPr>
        <w:t>VR</w:t>
      </w:r>
      <w:r w:rsidR="004F4B55" w:rsidRPr="00F12794">
        <w:rPr>
          <w:rFonts w:ascii="Times New Roman" w:eastAsia="楷體-繁" w:hAnsi="Times New Roman" w:cs="Times New Roman"/>
          <w:szCs w:val="24"/>
        </w:rPr>
        <w:t>也有此項技術的成分在</w:t>
      </w:r>
      <w:r w:rsidR="00E1337D" w:rsidRPr="00F12794">
        <w:rPr>
          <w:rFonts w:ascii="Times New Roman" w:eastAsia="楷體-繁" w:hAnsi="Times New Roman" w:cs="Times New Roman"/>
          <w:szCs w:val="24"/>
        </w:rPr>
        <w:fldChar w:fldCharType="begin"/>
      </w:r>
      <w:r w:rsidR="00E1337D" w:rsidRPr="00F12794">
        <w:rPr>
          <w:rFonts w:ascii="Times New Roman" w:eastAsia="楷體-繁" w:hAnsi="Times New Roman" w:cs="Times New Roman"/>
          <w:szCs w:val="24"/>
        </w:rPr>
        <w:instrText xml:space="preserve"> ADDIN EN.CITE &lt;EndNote&gt;&lt;Cite&gt;&lt;Author&gt;d&amp;apos;Annibale&lt;/Author&gt;&lt;Year&gt;2014&lt;/Year&gt;&lt;RecNum&gt;4&lt;/RecNum&gt;&lt;DisplayText&gt;[5]&lt;/DisplayText&gt;&lt;record&gt;&lt;rec-number&gt;4&lt;/rec-number&gt;&lt;foreign-keys&gt;&lt;key app="EN" db-id="5dtr2we0rwsrfqewsevxfde22ft2e59rswa9" timestamp="1668955220"&gt;4&lt;/key&gt;&lt;/foreign-keys&gt;&lt;ref-type name="Journal Article"&gt;17&lt;/ref-type&gt;&lt;contributors&gt;&lt;authors&gt;&lt;author&gt;d&amp;apos;Annibale, E&lt;/author&gt;&lt;author&gt;Tassetti, AN&lt;/author&gt;&lt;author&gt;Malinverni, ES&lt;/author&gt;&lt;/authors&gt;&lt;/contributors&gt;&lt;titles&gt;&lt;title&gt;Finalizing a low-cost photogrammetric workflow: from panoramic photos to Heritage 3D documentation and visualization&lt;/title&gt;&lt;secondary-title&gt;International Journal of Heritage in the Digital Era&lt;/secondary-title&gt;&lt;/titles&gt;&lt;periodical&gt;&lt;full-title&gt;International Journal of Heritage in the Digital Era&lt;/full-title&gt;&lt;/periodical&gt;&lt;pages&gt;33-49&lt;/pages&gt;&lt;volume&gt;3&lt;/volume&gt;&lt;number&gt;1&lt;/number&gt;&lt;dates&gt;&lt;year&gt;2014&lt;/year&gt;&lt;/dates&gt;&lt;isbn&gt;2047-4970&lt;/isbn&gt;&lt;urls&gt;&lt;/urls&gt;&lt;/record&gt;&lt;/Cite&gt;&lt;/EndNote&gt;</w:instrText>
      </w:r>
      <w:r w:rsidR="00E1337D" w:rsidRPr="00F12794">
        <w:rPr>
          <w:rFonts w:ascii="Times New Roman" w:eastAsia="楷體-繁" w:hAnsi="Times New Roman" w:cs="Times New Roman"/>
          <w:szCs w:val="24"/>
        </w:rPr>
        <w:fldChar w:fldCharType="separate"/>
      </w:r>
      <w:r w:rsidR="00E1337D" w:rsidRPr="00F12794">
        <w:rPr>
          <w:rFonts w:ascii="Times New Roman" w:eastAsia="楷體-繁" w:hAnsi="Times New Roman" w:cs="Times New Roman"/>
          <w:noProof/>
          <w:szCs w:val="24"/>
        </w:rPr>
        <w:t>[5]</w:t>
      </w:r>
      <w:r w:rsidR="00E1337D" w:rsidRPr="00F12794">
        <w:rPr>
          <w:rFonts w:ascii="Times New Roman" w:eastAsia="楷體-繁" w:hAnsi="Times New Roman" w:cs="Times New Roman"/>
          <w:szCs w:val="24"/>
        </w:rPr>
        <w:fldChar w:fldCharType="end"/>
      </w:r>
      <w:r w:rsidR="00E1337D" w:rsidRPr="00F12794">
        <w:rPr>
          <w:rFonts w:ascii="Times New Roman" w:eastAsia="楷體-繁" w:hAnsi="Times New Roman" w:cs="Times New Roman"/>
          <w:szCs w:val="24"/>
        </w:rPr>
        <w:t>。</w:t>
      </w:r>
    </w:p>
    <w:p w14:paraId="04497419" w14:textId="7357757B" w:rsidR="00315EA5" w:rsidRPr="00F12794" w:rsidRDefault="00315EA5" w:rsidP="00315EA5">
      <w:pPr>
        <w:widowControl/>
        <w:autoSpaceDE w:val="0"/>
        <w:autoSpaceDN w:val="0"/>
        <w:spacing w:afterLines="50" w:after="180"/>
        <w:jc w:val="center"/>
        <w:textAlignment w:val="bottom"/>
        <w:rPr>
          <w:rFonts w:ascii="Times New Roman" w:eastAsia="楷體-繁" w:hAnsi="Times New Roman" w:cs="Times New Roman"/>
        </w:rPr>
      </w:pPr>
      <w:r w:rsidRPr="00F12794">
        <w:rPr>
          <w:rFonts w:ascii="Times New Roman" w:eastAsia="楷體-繁" w:hAnsi="Times New Roman" w:cs="Times New Roman"/>
        </w:rPr>
        <w:t>（</w:t>
      </w:r>
      <w:r w:rsidRPr="00F12794">
        <w:rPr>
          <w:rFonts w:ascii="Times New Roman" w:eastAsia="楷體-繁" w:hAnsi="Times New Roman" w:cs="Times New Roman"/>
        </w:rPr>
        <w:t>a</w:t>
      </w:r>
      <w:r w:rsidRPr="00F12794">
        <w:rPr>
          <w:rFonts w:ascii="Times New Roman" w:eastAsia="楷體-繁" w:hAnsi="Times New Roman" w:cs="Times New Roman"/>
        </w:rPr>
        <w:t>）</w:t>
      </w:r>
      <w:r w:rsidRPr="00F12794">
        <w:rPr>
          <w:rFonts w:ascii="Times New Roman" w:eastAsia="楷體-繁" w:hAnsi="Times New Roman" w:cs="Times New Roman"/>
        </w:rPr>
        <w:fldChar w:fldCharType="begin"/>
      </w:r>
      <w:r w:rsidRPr="00F12794">
        <w:rPr>
          <w:rFonts w:ascii="Times New Roman" w:eastAsia="楷體-繁" w:hAnsi="Times New Roman" w:cs="Times New Roman"/>
        </w:rPr>
        <w:instrText xml:space="preserve"> INCLUDEPICTURE "https://images.unsplash.com/photo-1543365095-3892d8135a3f?ixlib=rb-4.0.3&amp;ixid=MnwxMjA3fDB8MHxwaG90by1wYWdlfHx8fGVufDB8fHx8&amp;auto=format&amp;fit=crop&amp;w=1000&amp;q=80" \* MERGEFORMATINET </w:instrText>
      </w:r>
      <w:r w:rsidRPr="00F12794">
        <w:rPr>
          <w:rFonts w:ascii="Times New Roman" w:eastAsia="楷體-繁" w:hAnsi="Times New Roman" w:cs="Times New Roman"/>
        </w:rPr>
        <w:fldChar w:fldCharType="separate"/>
      </w:r>
      <w:r w:rsidRPr="00F12794">
        <w:rPr>
          <w:rFonts w:ascii="Times New Roman" w:eastAsia="楷體-繁" w:hAnsi="Times New Roman" w:cs="Times New Roman"/>
          <w:noProof/>
        </w:rPr>
        <w:drawing>
          <wp:inline distT="0" distB="0" distL="0" distR="0" wp14:anchorId="5D1EFC62" wp14:editId="304E4317">
            <wp:extent cx="2881776" cy="2160000"/>
            <wp:effectExtent l="0" t="0" r="1270" b="0"/>
            <wp:docPr id="1" name="圖片 1" descr="white and green Google Maps hatch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ite and green Google Maps hatchbac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1776" cy="2160000"/>
                    </a:xfrm>
                    <a:prstGeom prst="rect">
                      <a:avLst/>
                    </a:prstGeom>
                    <a:noFill/>
                    <a:ln>
                      <a:noFill/>
                    </a:ln>
                  </pic:spPr>
                </pic:pic>
              </a:graphicData>
            </a:graphic>
          </wp:inline>
        </w:drawing>
      </w:r>
      <w:r w:rsidRPr="00F12794">
        <w:rPr>
          <w:rFonts w:ascii="Times New Roman" w:eastAsia="楷體-繁" w:hAnsi="Times New Roman" w:cs="Times New Roman"/>
        </w:rPr>
        <w:fldChar w:fldCharType="end"/>
      </w:r>
      <w:r w:rsidRPr="00F12794">
        <w:rPr>
          <w:rFonts w:ascii="Times New Roman" w:eastAsia="楷體-繁" w:hAnsi="Times New Roman" w:cs="Times New Roman"/>
        </w:rPr>
        <w:t>（</w:t>
      </w:r>
      <w:r w:rsidRPr="00F12794">
        <w:rPr>
          <w:rFonts w:ascii="Times New Roman" w:eastAsia="楷體-繁" w:hAnsi="Times New Roman" w:cs="Times New Roman"/>
        </w:rPr>
        <w:t>b</w:t>
      </w:r>
      <w:r w:rsidRPr="00F12794">
        <w:rPr>
          <w:rFonts w:ascii="Times New Roman" w:eastAsia="楷體-繁" w:hAnsi="Times New Roman" w:cs="Times New Roman"/>
        </w:rPr>
        <w:t>）</w:t>
      </w:r>
      <w:r w:rsidR="00FC69A7" w:rsidRPr="00F12794">
        <w:rPr>
          <w:rFonts w:ascii="Times New Roman" w:eastAsia="楷體-繁" w:hAnsi="Times New Roman" w:cs="Times New Roman"/>
          <w:noProof/>
        </w:rPr>
        <w:drawing>
          <wp:inline distT="0" distB="0" distL="0" distR="0" wp14:anchorId="7D42E6BE" wp14:editId="2E8DA449">
            <wp:extent cx="1083714" cy="21600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83714" cy="2160000"/>
                    </a:xfrm>
                    <a:prstGeom prst="rect">
                      <a:avLst/>
                    </a:prstGeom>
                  </pic:spPr>
                </pic:pic>
              </a:graphicData>
            </a:graphic>
          </wp:inline>
        </w:drawing>
      </w:r>
    </w:p>
    <w:p w14:paraId="1F438EB0" w14:textId="424FD810" w:rsidR="00315EA5" w:rsidRPr="00F12794" w:rsidRDefault="00315EA5" w:rsidP="00315EA5">
      <w:pPr>
        <w:widowControl/>
        <w:autoSpaceDE w:val="0"/>
        <w:autoSpaceDN w:val="0"/>
        <w:spacing w:afterLines="50" w:after="180"/>
        <w:jc w:val="center"/>
        <w:textAlignment w:val="bottom"/>
        <w:rPr>
          <w:rFonts w:ascii="Times New Roman" w:eastAsia="楷體-繁" w:hAnsi="Times New Roman" w:cs="Times New Roman"/>
          <w:szCs w:val="24"/>
        </w:rPr>
      </w:pPr>
      <w:r w:rsidRPr="00F12794">
        <w:rPr>
          <w:rFonts w:ascii="Times New Roman" w:eastAsia="楷體-繁" w:hAnsi="Times New Roman" w:cs="Times New Roman"/>
          <w:szCs w:val="24"/>
        </w:rPr>
        <w:lastRenderedPageBreak/>
        <w:t>圖一、</w:t>
      </w:r>
      <w:r w:rsidRPr="00F12794">
        <w:rPr>
          <w:rFonts w:ascii="Times New Roman" w:eastAsia="楷體-繁" w:hAnsi="Times New Roman" w:cs="Times New Roman"/>
          <w:szCs w:val="24"/>
        </w:rPr>
        <w:t>a. google map car</w:t>
      </w:r>
      <w:r w:rsidRPr="00F12794">
        <w:rPr>
          <w:rFonts w:ascii="Times New Roman" w:eastAsia="楷體-繁" w:hAnsi="Times New Roman" w:cs="Times New Roman"/>
          <w:szCs w:val="24"/>
        </w:rPr>
        <w:t>（</w:t>
      </w:r>
      <w:r w:rsidRPr="00F12794">
        <w:rPr>
          <w:rFonts w:ascii="Times New Roman" w:eastAsia="楷體-繁" w:hAnsi="Times New Roman" w:cs="Times New Roman"/>
          <w:szCs w:val="24"/>
        </w:rPr>
        <w:t xml:space="preserve">Suzy Brooks </w:t>
      </w:r>
      <w:r w:rsidRPr="00F12794">
        <w:rPr>
          <w:rFonts w:ascii="Times New Roman" w:eastAsia="楷體-繁" w:hAnsi="Times New Roman" w:cs="Times New Roman"/>
          <w:szCs w:val="24"/>
        </w:rPr>
        <w:t>拍攝）</w:t>
      </w:r>
      <w:r w:rsidR="00FC69A7" w:rsidRPr="00F12794">
        <w:rPr>
          <w:rFonts w:ascii="Times New Roman" w:eastAsia="楷體-繁" w:hAnsi="Times New Roman" w:cs="Times New Roman"/>
          <w:szCs w:val="24"/>
        </w:rPr>
        <w:t xml:space="preserve">b. google map </w:t>
      </w:r>
      <w:r w:rsidR="00FC69A7" w:rsidRPr="00F12794">
        <w:rPr>
          <w:rFonts w:ascii="Times New Roman" w:eastAsia="楷體-繁" w:hAnsi="Times New Roman" w:cs="Times New Roman"/>
          <w:szCs w:val="24"/>
        </w:rPr>
        <w:t>全景照片</w:t>
      </w:r>
    </w:p>
    <w:p w14:paraId="7B51B32B" w14:textId="77777777" w:rsidR="00315EA5" w:rsidRPr="00F12794" w:rsidRDefault="00315EA5" w:rsidP="006A6D5F">
      <w:pPr>
        <w:widowControl/>
        <w:autoSpaceDE w:val="0"/>
        <w:autoSpaceDN w:val="0"/>
        <w:spacing w:afterLines="50" w:after="180"/>
        <w:jc w:val="both"/>
        <w:textAlignment w:val="bottom"/>
        <w:rPr>
          <w:rFonts w:ascii="Times New Roman" w:eastAsia="楷體-繁" w:hAnsi="Times New Roman" w:cs="Times New Roman"/>
          <w:szCs w:val="24"/>
        </w:rPr>
      </w:pPr>
    </w:p>
    <w:p w14:paraId="4D18EBB7" w14:textId="415AF95A" w:rsidR="001C5F4A" w:rsidRPr="00F12794" w:rsidRDefault="001C5F4A" w:rsidP="001C5F4A">
      <w:pPr>
        <w:widowControl/>
        <w:autoSpaceDE w:val="0"/>
        <w:autoSpaceDN w:val="0"/>
        <w:jc w:val="both"/>
        <w:textAlignment w:val="bottom"/>
        <w:rPr>
          <w:rFonts w:ascii="Times New Roman" w:eastAsia="楷體-繁" w:hAnsi="Times New Roman" w:cs="Times New Roman"/>
          <w:b/>
          <w:sz w:val="30"/>
          <w:szCs w:val="30"/>
        </w:rPr>
      </w:pPr>
      <w:r w:rsidRPr="00F12794">
        <w:rPr>
          <w:rFonts w:ascii="Times New Roman" w:eastAsia="楷體-繁" w:hAnsi="Times New Roman" w:cs="Times New Roman"/>
          <w:b/>
          <w:sz w:val="30"/>
          <w:szCs w:val="30"/>
        </w:rPr>
        <w:t xml:space="preserve">1-2    </w:t>
      </w:r>
      <w:r w:rsidRPr="00F12794">
        <w:rPr>
          <w:rFonts w:ascii="Times New Roman" w:eastAsia="楷體-繁" w:hAnsi="Times New Roman" w:cs="Times New Roman"/>
          <w:b/>
          <w:sz w:val="30"/>
          <w:szCs w:val="30"/>
        </w:rPr>
        <w:t>研究</w:t>
      </w:r>
      <w:r w:rsidR="00297BBF" w:rsidRPr="00F12794">
        <w:rPr>
          <w:rFonts w:ascii="Times New Roman" w:eastAsia="楷體-繁" w:hAnsi="Times New Roman" w:cs="Times New Roman"/>
          <w:b/>
          <w:sz w:val="30"/>
          <w:szCs w:val="30"/>
        </w:rPr>
        <w:t>動機</w:t>
      </w:r>
    </w:p>
    <w:p w14:paraId="3C4B6AB8" w14:textId="70800864" w:rsidR="006A6D5F" w:rsidRPr="00F12794" w:rsidRDefault="006A6D5F" w:rsidP="005506AD">
      <w:pPr>
        <w:widowControl/>
        <w:autoSpaceDE w:val="0"/>
        <w:autoSpaceDN w:val="0"/>
        <w:spacing w:afterLines="50" w:after="180"/>
        <w:ind w:firstLine="480"/>
        <w:jc w:val="both"/>
        <w:textAlignment w:val="bottom"/>
        <w:rPr>
          <w:rFonts w:ascii="Times New Roman" w:eastAsia="楷體-繁" w:hAnsi="Times New Roman" w:cs="Times New Roman"/>
          <w:szCs w:val="24"/>
        </w:rPr>
      </w:pPr>
      <w:r w:rsidRPr="00F12794">
        <w:rPr>
          <w:rFonts w:ascii="Times New Roman" w:eastAsia="楷體-繁" w:hAnsi="Times New Roman" w:cs="Times New Roman"/>
          <w:szCs w:val="24"/>
        </w:rPr>
        <w:t>隨著安全防護監控在各個市場的廣泛應用，傳統的網路攝影機已經無法完全滿足各個行業對更高品質的監控需求。傳統的攝影機（如下圖</w:t>
      </w:r>
      <w:r w:rsidR="00FC69A7" w:rsidRPr="00F12794">
        <w:rPr>
          <w:rFonts w:ascii="Times New Roman" w:eastAsia="楷體-繁" w:hAnsi="Times New Roman" w:cs="Times New Roman"/>
          <w:szCs w:val="24"/>
        </w:rPr>
        <w:t>二</w:t>
      </w:r>
      <w:r w:rsidRPr="00F12794">
        <w:rPr>
          <w:rFonts w:ascii="Times New Roman" w:eastAsia="楷體-繁" w:hAnsi="Times New Roman" w:cs="Times New Roman"/>
          <w:szCs w:val="24"/>
        </w:rPr>
        <w:t>）會因為考慮到配線以及拍攝角度來影響安裝位置及安裝的難易度，對於使用者而言，最擔心的莫過於攝影機的死角了。既然如此，使用者大可選擇魚眼攝影機解決前面的問題，但相較於一般的攝影機魚眼攝影機的價格要高得許多（</w:t>
      </w:r>
      <w:proofErr w:type="spellStart"/>
      <w:r w:rsidRPr="00F12794">
        <w:rPr>
          <w:rFonts w:ascii="Times New Roman" w:eastAsia="楷體-繁" w:hAnsi="Times New Roman" w:cs="Times New Roman"/>
          <w:szCs w:val="24"/>
        </w:rPr>
        <w:t>PChome</w:t>
      </w:r>
      <w:proofErr w:type="spellEnd"/>
      <w:r w:rsidRPr="00F12794">
        <w:rPr>
          <w:rFonts w:ascii="Times New Roman" w:eastAsia="楷體-繁" w:hAnsi="Times New Roman" w:cs="Times New Roman"/>
          <w:szCs w:val="24"/>
        </w:rPr>
        <w:t>中價格約落在台幣</w:t>
      </w:r>
      <w:r w:rsidRPr="00F12794">
        <w:rPr>
          <w:rFonts w:ascii="Times New Roman" w:eastAsia="楷體-繁" w:hAnsi="Times New Roman" w:cs="Times New Roman"/>
          <w:szCs w:val="24"/>
        </w:rPr>
        <w:t>2000</w:t>
      </w:r>
      <w:r w:rsidRPr="00F12794">
        <w:rPr>
          <w:rFonts w:ascii="Times New Roman" w:eastAsia="楷體-繁" w:hAnsi="Times New Roman" w:cs="Times New Roman"/>
          <w:szCs w:val="24"/>
        </w:rPr>
        <w:t>元）</w:t>
      </w:r>
      <w:r w:rsidR="00B67F8D" w:rsidRPr="00F12794">
        <w:rPr>
          <w:rFonts w:ascii="Times New Roman" w:eastAsia="楷體-繁" w:hAnsi="Times New Roman" w:cs="Times New Roman"/>
          <w:szCs w:val="24"/>
        </w:rPr>
        <w:t>。</w:t>
      </w:r>
      <w:r w:rsidRPr="00F12794">
        <w:rPr>
          <w:rFonts w:ascii="Times New Roman" w:eastAsia="楷體-繁" w:hAnsi="Times New Roman" w:cs="Times New Roman"/>
          <w:szCs w:val="24"/>
        </w:rPr>
        <w:t>故本研究將透過傳統影像辨識的方法來將傳統攝影機或者低成本的</w:t>
      </w:r>
      <w:r w:rsidRPr="00F12794">
        <w:rPr>
          <w:rFonts w:ascii="Times New Roman" w:eastAsia="楷體-繁" w:hAnsi="Times New Roman" w:cs="Times New Roman"/>
          <w:szCs w:val="24"/>
        </w:rPr>
        <w:t>webcam</w:t>
      </w:r>
      <w:r w:rsidRPr="00F12794">
        <w:rPr>
          <w:rFonts w:ascii="Times New Roman" w:eastAsia="楷體-繁" w:hAnsi="Times New Roman" w:cs="Times New Roman"/>
          <w:szCs w:val="24"/>
        </w:rPr>
        <w:t>打造成全景的攝影機，讓使用者可以在低成本的硬體下看到全景的照片。</w:t>
      </w:r>
    </w:p>
    <w:p w14:paraId="3449D6B5" w14:textId="77777777" w:rsidR="006A6D5F" w:rsidRPr="00F12794" w:rsidRDefault="006A6D5F" w:rsidP="006A6D5F">
      <w:pPr>
        <w:widowControl/>
        <w:autoSpaceDE w:val="0"/>
        <w:autoSpaceDN w:val="0"/>
        <w:spacing w:afterLines="50" w:after="180"/>
        <w:jc w:val="center"/>
        <w:textAlignment w:val="bottom"/>
        <w:rPr>
          <w:rFonts w:ascii="Times New Roman" w:eastAsia="楷體-繁" w:hAnsi="Times New Roman" w:cs="Times New Roman"/>
          <w:szCs w:val="24"/>
        </w:rPr>
      </w:pPr>
      <w:r w:rsidRPr="00F12794">
        <w:rPr>
          <w:rFonts w:ascii="Times New Roman" w:eastAsia="楷體-繁" w:hAnsi="Times New Roman" w:cs="Times New Roman"/>
          <w:noProof/>
          <w:szCs w:val="24"/>
        </w:rPr>
        <w:drawing>
          <wp:inline distT="0" distB="0" distL="0" distR="0" wp14:anchorId="20A4CA44" wp14:editId="6CF05C21">
            <wp:extent cx="6188710" cy="348107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3481070"/>
                    </a:xfrm>
                    <a:prstGeom prst="rect">
                      <a:avLst/>
                    </a:prstGeom>
                  </pic:spPr>
                </pic:pic>
              </a:graphicData>
            </a:graphic>
          </wp:inline>
        </w:drawing>
      </w:r>
    </w:p>
    <w:p w14:paraId="05F9B20D" w14:textId="0EB0E9CF" w:rsidR="00E670D7" w:rsidRPr="00F12794" w:rsidRDefault="006A6D5F" w:rsidP="006A6D5F">
      <w:pPr>
        <w:widowControl/>
        <w:autoSpaceDE w:val="0"/>
        <w:autoSpaceDN w:val="0"/>
        <w:spacing w:afterLines="50" w:after="180"/>
        <w:ind w:firstLine="480"/>
        <w:jc w:val="center"/>
        <w:textAlignment w:val="bottom"/>
        <w:rPr>
          <w:rFonts w:ascii="Times New Roman" w:eastAsia="楷體-繁" w:hAnsi="Times New Roman" w:cs="Times New Roman"/>
          <w:szCs w:val="24"/>
        </w:rPr>
      </w:pPr>
      <w:r w:rsidRPr="00F12794">
        <w:rPr>
          <w:rFonts w:ascii="Times New Roman" w:eastAsia="楷體-繁" w:hAnsi="Times New Roman" w:cs="Times New Roman"/>
          <w:szCs w:val="24"/>
        </w:rPr>
        <w:t>圖</w:t>
      </w:r>
      <w:r w:rsidR="00FC69A7" w:rsidRPr="00F12794">
        <w:rPr>
          <w:rFonts w:ascii="Times New Roman" w:eastAsia="楷體-繁" w:hAnsi="Times New Roman" w:cs="Times New Roman"/>
          <w:szCs w:val="24"/>
        </w:rPr>
        <w:t>二</w:t>
      </w:r>
      <w:r w:rsidRPr="00F12794">
        <w:rPr>
          <w:rFonts w:ascii="Times New Roman" w:eastAsia="楷體-繁" w:hAnsi="Times New Roman" w:cs="Times New Roman"/>
          <w:szCs w:val="24"/>
        </w:rPr>
        <w:t>、傳統攝影機（地點：台灣大學研究生宿舍一）</w:t>
      </w:r>
      <w:r w:rsidR="00395417" w:rsidRPr="00F12794">
        <w:rPr>
          <w:rFonts w:ascii="Times New Roman" w:eastAsia="楷體-繁" w:hAnsi="Times New Roman" w:cs="Times New Roman"/>
          <w:szCs w:val="24"/>
        </w:rPr>
        <w:br/>
      </w:r>
    </w:p>
    <w:p w14:paraId="31EA50BF" w14:textId="387F1905" w:rsidR="008759B6" w:rsidRPr="00F12794" w:rsidRDefault="003374F6" w:rsidP="008759B6">
      <w:pPr>
        <w:widowControl/>
        <w:spacing w:afterLines="20" w:after="72"/>
        <w:jc w:val="center"/>
        <w:rPr>
          <w:rFonts w:ascii="Times New Roman" w:eastAsia="楷體-繁" w:hAnsi="Times New Roman" w:cs="Times New Roman"/>
          <w:szCs w:val="24"/>
        </w:rPr>
      </w:pPr>
      <w:r w:rsidRPr="00F12794">
        <w:rPr>
          <w:rFonts w:ascii="Times New Roman" w:eastAsia="楷體-繁" w:hAnsi="Times New Roman" w:cs="Times New Roman"/>
          <w:b/>
          <w:sz w:val="36"/>
          <w:szCs w:val="36"/>
        </w:rPr>
        <w:lastRenderedPageBreak/>
        <w:t>二</w:t>
      </w:r>
      <w:r w:rsidR="008759B6" w:rsidRPr="00F12794">
        <w:rPr>
          <w:rFonts w:ascii="Times New Roman" w:eastAsia="楷體-繁" w:hAnsi="Times New Roman" w:cs="Times New Roman"/>
          <w:b/>
          <w:sz w:val="36"/>
          <w:szCs w:val="36"/>
        </w:rPr>
        <w:t>、</w:t>
      </w:r>
      <w:r w:rsidR="00A12998" w:rsidRPr="00F12794">
        <w:rPr>
          <w:rFonts w:ascii="Times New Roman" w:eastAsia="楷體-繁" w:hAnsi="Times New Roman" w:cs="Times New Roman"/>
          <w:b/>
          <w:sz w:val="36"/>
          <w:szCs w:val="36"/>
        </w:rPr>
        <w:t>材料與方法</w:t>
      </w:r>
    </w:p>
    <w:p w14:paraId="052870F4" w14:textId="43E4CE9A" w:rsidR="008759B6" w:rsidRPr="00F12794" w:rsidRDefault="008759B6" w:rsidP="008759B6">
      <w:pPr>
        <w:widowControl/>
        <w:autoSpaceDE w:val="0"/>
        <w:autoSpaceDN w:val="0"/>
        <w:spacing w:afterLines="100" w:after="360"/>
        <w:jc w:val="both"/>
        <w:textAlignment w:val="bottom"/>
        <w:rPr>
          <w:rFonts w:ascii="Times New Roman" w:eastAsia="楷體-繁" w:hAnsi="Times New Roman" w:cs="Times New Roman"/>
          <w:szCs w:val="24"/>
        </w:rPr>
      </w:pPr>
      <w:r w:rsidRPr="00F12794">
        <w:rPr>
          <w:rFonts w:ascii="Times New Roman" w:eastAsia="楷體-繁" w:hAnsi="Times New Roman" w:cs="Times New Roman"/>
          <w:szCs w:val="24"/>
        </w:rPr>
        <w:t xml:space="preserve">    </w:t>
      </w:r>
      <w:r w:rsidR="00136D13" w:rsidRPr="00F12794">
        <w:rPr>
          <w:rFonts w:ascii="Times New Roman" w:eastAsia="楷體-繁" w:hAnsi="Times New Roman" w:cs="Times New Roman"/>
          <w:szCs w:val="24"/>
        </w:rPr>
        <w:t>下</w:t>
      </w:r>
      <w:r w:rsidR="00F75950" w:rsidRPr="00F12794">
        <w:rPr>
          <w:rFonts w:ascii="Times New Roman" w:eastAsia="楷體-繁" w:hAnsi="Times New Roman" w:cs="Times New Roman"/>
          <w:szCs w:val="24"/>
        </w:rPr>
        <w:t>圖</w:t>
      </w:r>
      <w:r w:rsidR="00BA37ED" w:rsidRPr="00F12794">
        <w:rPr>
          <w:rFonts w:ascii="Times New Roman" w:eastAsia="楷體-繁" w:hAnsi="Times New Roman" w:cs="Times New Roman"/>
          <w:szCs w:val="24"/>
        </w:rPr>
        <w:t>三</w:t>
      </w:r>
      <w:r w:rsidR="00C91544" w:rsidRPr="00F12794">
        <w:rPr>
          <w:rFonts w:ascii="Times New Roman" w:eastAsia="楷體-繁" w:hAnsi="Times New Roman" w:cs="Times New Roman"/>
          <w:szCs w:val="24"/>
        </w:rPr>
        <w:t>為</w:t>
      </w:r>
      <w:r w:rsidR="00F75950" w:rsidRPr="00F12794">
        <w:rPr>
          <w:rFonts w:ascii="Times New Roman" w:eastAsia="楷體-繁" w:hAnsi="Times New Roman" w:cs="Times New Roman"/>
          <w:szCs w:val="24"/>
        </w:rPr>
        <w:t>本研究的</w:t>
      </w:r>
      <w:r w:rsidR="00B072CE" w:rsidRPr="00F12794">
        <w:rPr>
          <w:rFonts w:ascii="Times New Roman" w:eastAsia="楷體-繁" w:hAnsi="Times New Roman" w:cs="Times New Roman"/>
          <w:szCs w:val="24"/>
        </w:rPr>
        <w:t>架構</w:t>
      </w:r>
      <w:r w:rsidR="0036239D" w:rsidRPr="00F12794">
        <w:rPr>
          <w:rFonts w:ascii="Times New Roman" w:eastAsia="楷體-繁" w:hAnsi="Times New Roman" w:cs="Times New Roman"/>
          <w:szCs w:val="24"/>
        </w:rPr>
        <w:t>。</w:t>
      </w:r>
      <w:r w:rsidR="00724EAA" w:rsidRPr="00F12794">
        <w:rPr>
          <w:rFonts w:ascii="Times New Roman" w:eastAsia="楷體-繁" w:hAnsi="Times New Roman" w:cs="Times New Roman"/>
          <w:szCs w:val="24"/>
        </w:rPr>
        <w:t>材料部分，</w:t>
      </w:r>
      <w:r w:rsidR="00724EAA" w:rsidRPr="00F12794">
        <w:rPr>
          <w:rFonts w:ascii="Times New Roman" w:eastAsia="楷體-繁" w:hAnsi="Times New Roman" w:cs="Times New Roman"/>
        </w:rPr>
        <w:t>本專題</w:t>
      </w:r>
      <w:r w:rsidR="00C91544" w:rsidRPr="00F12794">
        <w:rPr>
          <w:rFonts w:ascii="Times New Roman" w:eastAsia="楷體-繁" w:hAnsi="Times New Roman" w:cs="Times New Roman"/>
        </w:rPr>
        <w:t>將透過</w:t>
      </w:r>
      <w:r w:rsidR="00C91544" w:rsidRPr="00F12794">
        <w:rPr>
          <w:rFonts w:ascii="Times New Roman" w:eastAsia="楷體-繁" w:hAnsi="Times New Roman" w:cs="Times New Roman"/>
        </w:rPr>
        <w:t>micro controller</w:t>
      </w:r>
      <w:r w:rsidR="00C91544" w:rsidRPr="00F12794">
        <w:rPr>
          <w:rFonts w:ascii="Times New Roman" w:eastAsia="楷體-繁" w:hAnsi="Times New Roman" w:cs="Times New Roman"/>
        </w:rPr>
        <w:t>去控制</w:t>
      </w:r>
      <w:r w:rsidR="00C91544" w:rsidRPr="00F12794">
        <w:rPr>
          <w:rFonts w:ascii="Times New Roman" w:eastAsia="楷體-繁" w:hAnsi="Times New Roman" w:cs="Times New Roman"/>
        </w:rPr>
        <w:t>step motor</w:t>
      </w:r>
      <w:r w:rsidR="00C91544" w:rsidRPr="00F12794">
        <w:rPr>
          <w:rFonts w:ascii="Times New Roman" w:eastAsia="楷體-繁" w:hAnsi="Times New Roman" w:cs="Times New Roman"/>
        </w:rPr>
        <w:t>旋轉鏡頭獲取照片，再將照片進行前處理、拼接、後處理，最後顯示於使用者介面上。</w:t>
      </w:r>
      <w:r w:rsidR="009901CF" w:rsidRPr="00F12794">
        <w:rPr>
          <w:rFonts w:ascii="Times New Roman" w:eastAsia="楷體-繁" w:hAnsi="Times New Roman" w:cs="Times New Roman"/>
          <w:szCs w:val="24"/>
        </w:rPr>
        <w:t>由於本</w:t>
      </w:r>
      <w:r w:rsidR="00796B7B" w:rsidRPr="00F12794">
        <w:rPr>
          <w:rFonts w:ascii="Times New Roman" w:eastAsia="楷體-繁" w:hAnsi="Times New Roman" w:cs="Times New Roman"/>
          <w:szCs w:val="24"/>
        </w:rPr>
        <w:t>報告</w:t>
      </w:r>
      <w:r w:rsidR="009901CF" w:rsidRPr="00F12794">
        <w:rPr>
          <w:rFonts w:ascii="Times New Roman" w:eastAsia="楷體-繁" w:hAnsi="Times New Roman" w:cs="Times New Roman"/>
          <w:szCs w:val="24"/>
        </w:rPr>
        <w:t>為</w:t>
      </w:r>
      <w:r w:rsidR="00B856C1" w:rsidRPr="00F12794">
        <w:rPr>
          <w:rFonts w:ascii="Times New Roman" w:eastAsia="楷體-繁" w:hAnsi="Times New Roman" w:cs="Times New Roman"/>
          <w:szCs w:val="24"/>
        </w:rPr>
        <w:t>影像處理</w:t>
      </w:r>
      <w:r w:rsidR="009901CF" w:rsidRPr="00F12794">
        <w:rPr>
          <w:rFonts w:ascii="Times New Roman" w:eastAsia="楷體-繁" w:hAnsi="Times New Roman" w:cs="Times New Roman"/>
          <w:szCs w:val="24"/>
        </w:rPr>
        <w:t>的期末專題報告，</w:t>
      </w:r>
      <w:r w:rsidR="00FA262D" w:rsidRPr="00F12794">
        <w:rPr>
          <w:rFonts w:ascii="Times New Roman" w:eastAsia="楷體-繁" w:hAnsi="Times New Roman" w:cs="Times New Roman"/>
          <w:szCs w:val="24"/>
        </w:rPr>
        <w:t>若時間</w:t>
      </w:r>
      <w:r w:rsidR="005972FD" w:rsidRPr="00F12794">
        <w:rPr>
          <w:rFonts w:ascii="Times New Roman" w:eastAsia="楷體-繁" w:hAnsi="Times New Roman" w:cs="Times New Roman"/>
          <w:szCs w:val="24"/>
        </w:rPr>
        <w:t>上不允許，會</w:t>
      </w:r>
      <w:r w:rsidR="004B5438" w:rsidRPr="00F12794">
        <w:rPr>
          <w:rFonts w:ascii="Times New Roman" w:eastAsia="楷體-繁" w:hAnsi="Times New Roman" w:cs="Times New Roman"/>
          <w:szCs w:val="24"/>
        </w:rPr>
        <w:t>將</w:t>
      </w:r>
      <w:r w:rsidR="00D5368C" w:rsidRPr="00F12794">
        <w:rPr>
          <w:rFonts w:ascii="Times New Roman" w:eastAsia="楷體-繁" w:hAnsi="Times New Roman" w:cs="Times New Roman"/>
          <w:szCs w:val="24"/>
        </w:rPr>
        <w:t>研究的</w:t>
      </w:r>
      <w:r w:rsidR="00A40A3F" w:rsidRPr="00F12794">
        <w:rPr>
          <w:rFonts w:ascii="Times New Roman" w:eastAsia="楷體-繁" w:hAnsi="Times New Roman" w:cs="Times New Roman"/>
          <w:szCs w:val="24"/>
        </w:rPr>
        <w:t>重點</w:t>
      </w:r>
      <w:r w:rsidR="005972FD" w:rsidRPr="00F12794">
        <w:rPr>
          <w:rFonts w:ascii="Times New Roman" w:eastAsia="楷體-繁" w:hAnsi="Times New Roman" w:cs="Times New Roman"/>
          <w:szCs w:val="24"/>
        </w:rPr>
        <w:t>著重在</w:t>
      </w:r>
      <w:r w:rsidR="004B5438" w:rsidRPr="00F12794">
        <w:rPr>
          <w:rFonts w:ascii="Times New Roman" w:eastAsia="楷體-繁" w:hAnsi="Times New Roman" w:cs="Times New Roman"/>
          <w:szCs w:val="24"/>
        </w:rPr>
        <w:t>影像處理上。</w:t>
      </w:r>
    </w:p>
    <w:p w14:paraId="00F08B3E" w14:textId="192B2DCB" w:rsidR="00FB6368" w:rsidRPr="00F12794" w:rsidRDefault="00C91544" w:rsidP="00C609FF">
      <w:pPr>
        <w:widowControl/>
        <w:autoSpaceDE w:val="0"/>
        <w:autoSpaceDN w:val="0"/>
        <w:spacing w:afterLines="50" w:after="180"/>
        <w:jc w:val="center"/>
        <w:textAlignment w:val="bottom"/>
        <w:rPr>
          <w:rFonts w:ascii="Times New Roman" w:eastAsia="楷體-繁" w:hAnsi="Times New Roman" w:cs="Times New Roman"/>
          <w:szCs w:val="24"/>
        </w:rPr>
      </w:pPr>
      <w:r w:rsidRPr="00F12794">
        <w:rPr>
          <w:rFonts w:ascii="Times New Roman" w:eastAsia="楷體-繁" w:hAnsi="Times New Roman" w:cs="Times New Roman"/>
          <w:noProof/>
          <w:szCs w:val="24"/>
        </w:rPr>
        <w:drawing>
          <wp:inline distT="0" distB="0" distL="0" distR="0" wp14:anchorId="2888881C" wp14:editId="3CF187B3">
            <wp:extent cx="6188710" cy="1228725"/>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1228725"/>
                    </a:xfrm>
                    <a:prstGeom prst="rect">
                      <a:avLst/>
                    </a:prstGeom>
                  </pic:spPr>
                </pic:pic>
              </a:graphicData>
            </a:graphic>
          </wp:inline>
        </w:drawing>
      </w:r>
    </w:p>
    <w:p w14:paraId="06BE5933" w14:textId="0ABC4469" w:rsidR="00FB6368" w:rsidRPr="00F12794" w:rsidRDefault="00FB6368" w:rsidP="00FB6368">
      <w:pPr>
        <w:widowControl/>
        <w:autoSpaceDE w:val="0"/>
        <w:autoSpaceDN w:val="0"/>
        <w:spacing w:afterLines="50" w:after="180"/>
        <w:ind w:firstLine="480"/>
        <w:jc w:val="center"/>
        <w:textAlignment w:val="bottom"/>
        <w:rPr>
          <w:rFonts w:ascii="Times New Roman" w:eastAsia="楷體-繁" w:hAnsi="Times New Roman" w:cs="Times New Roman"/>
          <w:szCs w:val="24"/>
        </w:rPr>
      </w:pPr>
      <w:r w:rsidRPr="00F12794">
        <w:rPr>
          <w:rFonts w:ascii="Times New Roman" w:eastAsia="楷體-繁" w:hAnsi="Times New Roman" w:cs="Times New Roman"/>
          <w:szCs w:val="24"/>
        </w:rPr>
        <w:t>圖</w:t>
      </w:r>
      <w:r w:rsidR="00BA37ED" w:rsidRPr="00F12794">
        <w:rPr>
          <w:rFonts w:ascii="Times New Roman" w:eastAsia="楷體-繁" w:hAnsi="Times New Roman" w:cs="Times New Roman"/>
          <w:szCs w:val="24"/>
        </w:rPr>
        <w:t>三</w:t>
      </w:r>
      <w:r w:rsidRPr="00F12794">
        <w:rPr>
          <w:rFonts w:ascii="Times New Roman" w:eastAsia="楷體-繁" w:hAnsi="Times New Roman" w:cs="Times New Roman"/>
          <w:szCs w:val="24"/>
        </w:rPr>
        <w:t>、</w:t>
      </w:r>
      <w:r w:rsidR="00764251" w:rsidRPr="00F12794">
        <w:rPr>
          <w:rFonts w:ascii="Times New Roman" w:eastAsia="楷體-繁" w:hAnsi="Times New Roman" w:cs="Times New Roman"/>
          <w:szCs w:val="24"/>
        </w:rPr>
        <w:t>本研究</w:t>
      </w:r>
      <w:r w:rsidRPr="00F12794">
        <w:rPr>
          <w:rFonts w:ascii="Times New Roman" w:eastAsia="楷體-繁" w:hAnsi="Times New Roman" w:cs="Times New Roman"/>
          <w:szCs w:val="24"/>
        </w:rPr>
        <w:t>架構</w:t>
      </w:r>
      <w:r w:rsidR="00395417" w:rsidRPr="00F12794">
        <w:rPr>
          <w:rFonts w:ascii="Times New Roman" w:eastAsia="楷體-繁" w:hAnsi="Times New Roman" w:cs="Times New Roman"/>
          <w:szCs w:val="24"/>
        </w:rPr>
        <w:br/>
      </w:r>
    </w:p>
    <w:p w14:paraId="43E277E8" w14:textId="77777777" w:rsidR="00851F90" w:rsidRPr="00F12794" w:rsidRDefault="00851F90" w:rsidP="00FB6368">
      <w:pPr>
        <w:widowControl/>
        <w:autoSpaceDE w:val="0"/>
        <w:autoSpaceDN w:val="0"/>
        <w:spacing w:afterLines="50" w:after="180"/>
        <w:ind w:firstLine="480"/>
        <w:jc w:val="center"/>
        <w:textAlignment w:val="bottom"/>
        <w:rPr>
          <w:rFonts w:ascii="Times New Roman" w:eastAsia="楷體-繁" w:hAnsi="Times New Roman" w:cs="Times New Roman"/>
          <w:szCs w:val="24"/>
        </w:rPr>
      </w:pPr>
    </w:p>
    <w:p w14:paraId="14B1B0DF" w14:textId="7BEE2F21" w:rsidR="00345A08" w:rsidRPr="00F12794" w:rsidRDefault="002D72BD" w:rsidP="00345A08">
      <w:pPr>
        <w:widowControl/>
        <w:spacing w:afterLines="20" w:after="72"/>
        <w:jc w:val="center"/>
        <w:rPr>
          <w:rFonts w:ascii="Times New Roman" w:eastAsia="楷體-繁" w:hAnsi="Times New Roman" w:cs="Times New Roman"/>
          <w:szCs w:val="24"/>
        </w:rPr>
      </w:pPr>
      <w:r w:rsidRPr="00F12794">
        <w:rPr>
          <w:rFonts w:ascii="Times New Roman" w:eastAsia="楷體-繁" w:hAnsi="Times New Roman" w:cs="Times New Roman"/>
          <w:b/>
          <w:sz w:val="36"/>
          <w:szCs w:val="36"/>
        </w:rPr>
        <w:t>三</w:t>
      </w:r>
      <w:r w:rsidR="00345A08" w:rsidRPr="00F12794">
        <w:rPr>
          <w:rFonts w:ascii="Times New Roman" w:eastAsia="楷體-繁" w:hAnsi="Times New Roman" w:cs="Times New Roman"/>
          <w:b/>
          <w:sz w:val="36"/>
          <w:szCs w:val="36"/>
        </w:rPr>
        <w:t>、</w:t>
      </w:r>
      <w:r w:rsidRPr="00F12794">
        <w:rPr>
          <w:rFonts w:ascii="Times New Roman" w:eastAsia="楷體-繁" w:hAnsi="Times New Roman" w:cs="Times New Roman"/>
          <w:b/>
          <w:sz w:val="36"/>
          <w:szCs w:val="36"/>
        </w:rPr>
        <w:t>參考</w:t>
      </w:r>
      <w:r w:rsidR="00C65AF2" w:rsidRPr="00F12794">
        <w:rPr>
          <w:rFonts w:ascii="Times New Roman" w:eastAsia="楷體-繁" w:hAnsi="Times New Roman" w:cs="Times New Roman"/>
          <w:b/>
          <w:sz w:val="36"/>
          <w:szCs w:val="36"/>
        </w:rPr>
        <w:t>文獻</w:t>
      </w:r>
    </w:p>
    <w:p w14:paraId="565E898B" w14:textId="4EBA31A6" w:rsidR="00E3481F" w:rsidRPr="00F12794" w:rsidRDefault="00E3481F" w:rsidP="00B408FC">
      <w:pPr>
        <w:widowControl/>
        <w:jc w:val="both"/>
        <w:rPr>
          <w:rFonts w:ascii="Times New Roman" w:eastAsia="楷體-繁" w:hAnsi="Times New Roman" w:cs="Times New Roman"/>
          <w:szCs w:val="24"/>
        </w:rPr>
      </w:pPr>
      <w:r w:rsidRPr="00F12794">
        <w:rPr>
          <w:rFonts w:ascii="Times New Roman" w:eastAsia="楷體-繁" w:hAnsi="Times New Roman" w:cs="Times New Roman"/>
          <w:szCs w:val="24"/>
        </w:rPr>
        <w:fldChar w:fldCharType="begin">
          <w:fldData xml:space="preserve">PEVuZE5vdGU+PENpdGU+PEF1dGhvcj5EZW5nPC9BdXRob3I+PFllYXI+MjAwMzwvWWVhcj48UmVj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==
</w:fldData>
        </w:fldChar>
      </w:r>
      <w:r w:rsidRPr="00F12794">
        <w:rPr>
          <w:rFonts w:ascii="Times New Roman" w:eastAsia="楷體-繁" w:hAnsi="Times New Roman" w:cs="Times New Roman"/>
          <w:szCs w:val="24"/>
        </w:rPr>
        <w:instrText xml:space="preserve"> ADDIN EN.CITE </w:instrText>
      </w:r>
      <w:r w:rsidRPr="00F12794">
        <w:rPr>
          <w:rFonts w:ascii="Times New Roman" w:eastAsia="楷體-繁" w:hAnsi="Times New Roman" w:cs="Times New Roman"/>
          <w:szCs w:val="24"/>
        </w:rPr>
        <w:fldChar w:fldCharType="begin">
          <w:fldData xml:space="preserve">PEVuZE5vdGU+PENpdGU+PEF1dGhvcj5EZW5nPC9BdXRob3I+PFllYXI+MjAwMzwvWWVhcj48UmVj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==
</w:fldData>
        </w:fldChar>
      </w:r>
      <w:r w:rsidRPr="00F12794">
        <w:rPr>
          <w:rFonts w:ascii="Times New Roman" w:eastAsia="楷體-繁" w:hAnsi="Times New Roman" w:cs="Times New Roman"/>
          <w:szCs w:val="24"/>
        </w:rPr>
        <w:instrText xml:space="preserve"> ADDIN EN.CITE.DATA </w:instrText>
      </w:r>
      <w:r w:rsidRPr="00F12794">
        <w:rPr>
          <w:rFonts w:ascii="Times New Roman" w:eastAsia="楷體-繁" w:hAnsi="Times New Roman" w:cs="Times New Roman"/>
          <w:szCs w:val="24"/>
        </w:rPr>
      </w:r>
      <w:r w:rsidRPr="00F12794">
        <w:rPr>
          <w:rFonts w:ascii="Times New Roman" w:eastAsia="楷體-繁" w:hAnsi="Times New Roman" w:cs="Times New Roman"/>
          <w:szCs w:val="24"/>
        </w:rPr>
        <w:fldChar w:fldCharType="end"/>
      </w:r>
      <w:r w:rsidRPr="00F12794">
        <w:rPr>
          <w:rFonts w:ascii="Times New Roman" w:eastAsia="楷體-繁" w:hAnsi="Times New Roman" w:cs="Times New Roman"/>
          <w:szCs w:val="24"/>
        </w:rPr>
      </w:r>
      <w:r w:rsidRPr="00F12794">
        <w:rPr>
          <w:rFonts w:ascii="Times New Roman" w:eastAsia="楷體-繁" w:hAnsi="Times New Roman" w:cs="Times New Roman"/>
          <w:szCs w:val="24"/>
        </w:rPr>
        <w:fldChar w:fldCharType="separate"/>
      </w:r>
      <w:r w:rsidRPr="00F12794">
        <w:rPr>
          <w:rFonts w:ascii="Times New Roman" w:eastAsia="楷體-繁" w:hAnsi="Times New Roman" w:cs="Times New Roman"/>
          <w:noProof/>
          <w:szCs w:val="24"/>
        </w:rPr>
        <w:t>[1-5]</w:t>
      </w:r>
      <w:r w:rsidRPr="00F12794">
        <w:rPr>
          <w:rFonts w:ascii="Times New Roman" w:eastAsia="楷體-繁" w:hAnsi="Times New Roman" w:cs="Times New Roman"/>
          <w:szCs w:val="24"/>
        </w:rPr>
        <w:fldChar w:fldCharType="end"/>
      </w:r>
    </w:p>
    <w:p w14:paraId="4CC14B49" w14:textId="77777777" w:rsidR="00E3481F" w:rsidRPr="00F12794" w:rsidRDefault="00E3481F" w:rsidP="00B408FC">
      <w:pPr>
        <w:widowControl/>
        <w:jc w:val="both"/>
        <w:rPr>
          <w:rFonts w:ascii="Times New Roman" w:eastAsia="楷體-繁" w:hAnsi="Times New Roman" w:cs="Times New Roman"/>
          <w:szCs w:val="24"/>
        </w:rPr>
      </w:pPr>
    </w:p>
    <w:p w14:paraId="0ECE93FB" w14:textId="77777777" w:rsidR="00E1337D" w:rsidRPr="00F12794" w:rsidRDefault="00E3481F" w:rsidP="00E1337D">
      <w:pPr>
        <w:pStyle w:val="EndNoteBibliography"/>
        <w:ind w:left="720" w:hanging="720"/>
        <w:rPr>
          <w:rFonts w:eastAsia="楷體-繁"/>
          <w:noProof/>
        </w:rPr>
      </w:pPr>
      <w:r w:rsidRPr="00F12794">
        <w:rPr>
          <w:rFonts w:eastAsia="楷體-繁"/>
          <w:szCs w:val="24"/>
        </w:rPr>
        <w:fldChar w:fldCharType="begin"/>
      </w:r>
      <w:r w:rsidRPr="00F12794">
        <w:rPr>
          <w:rFonts w:eastAsia="楷體-繁"/>
          <w:szCs w:val="24"/>
        </w:rPr>
        <w:instrText xml:space="preserve"> ADDIN EN.REFLIST </w:instrText>
      </w:r>
      <w:r w:rsidRPr="00F12794">
        <w:rPr>
          <w:rFonts w:eastAsia="楷體-繁"/>
          <w:szCs w:val="24"/>
        </w:rPr>
        <w:fldChar w:fldCharType="separate"/>
      </w:r>
      <w:r w:rsidR="00E1337D" w:rsidRPr="00F12794">
        <w:rPr>
          <w:rFonts w:eastAsia="楷體-繁"/>
          <w:noProof/>
        </w:rPr>
        <w:t>[1]</w:t>
      </w:r>
      <w:r w:rsidR="00E1337D" w:rsidRPr="00F12794">
        <w:rPr>
          <w:rFonts w:eastAsia="楷體-繁"/>
          <w:noProof/>
        </w:rPr>
        <w:tab/>
        <w:t>I. Boukerch, B. Takarli, K. Saidi</w:t>
      </w:r>
      <w:r w:rsidR="00E1337D" w:rsidRPr="00F12794">
        <w:rPr>
          <w:rFonts w:eastAsia="楷體-繁"/>
          <w:i/>
          <w:noProof/>
        </w:rPr>
        <w:t xml:space="preserve"> et al.</w:t>
      </w:r>
      <w:r w:rsidR="00E1337D" w:rsidRPr="00F12794">
        <w:rPr>
          <w:rFonts w:eastAsia="楷體-繁"/>
          <w:noProof/>
        </w:rPr>
        <w:t>, “Development of Panoramic Virtual Tours System Based on Low Cost Devices,” International Archives of the Photogrammetry, Remote Sensing and Spatial Information Sciences</w:t>
      </w:r>
      <w:r w:rsidR="00E1337D" w:rsidRPr="00F12794">
        <w:rPr>
          <w:rFonts w:eastAsia="楷體-繁"/>
          <w:i/>
          <w:noProof/>
        </w:rPr>
        <w:t>,</w:t>
      </w:r>
      <w:r w:rsidR="00E1337D" w:rsidRPr="00F12794">
        <w:rPr>
          <w:rFonts w:eastAsia="楷體-繁"/>
          <w:noProof/>
        </w:rPr>
        <w:t xml:space="preserve"> 43, B2-2021 (2021).</w:t>
      </w:r>
    </w:p>
    <w:p w14:paraId="129E79DC" w14:textId="77777777" w:rsidR="00E1337D" w:rsidRPr="00F12794" w:rsidRDefault="00E1337D" w:rsidP="00E1337D">
      <w:pPr>
        <w:pStyle w:val="EndNoteBibliography"/>
        <w:ind w:left="720" w:hanging="720"/>
        <w:rPr>
          <w:rFonts w:eastAsia="楷體-繁"/>
          <w:noProof/>
        </w:rPr>
      </w:pPr>
      <w:r w:rsidRPr="00F12794">
        <w:rPr>
          <w:rFonts w:eastAsia="楷體-繁"/>
          <w:noProof/>
        </w:rPr>
        <w:t>[2]</w:t>
      </w:r>
      <w:r w:rsidRPr="00F12794">
        <w:rPr>
          <w:rFonts w:eastAsia="楷體-繁"/>
          <w:noProof/>
        </w:rPr>
        <w:tab/>
        <w:t>C.-C. Lin, S. U. Pankanti, K. Natesan Ramamurthy</w:t>
      </w:r>
      <w:r w:rsidRPr="00F12794">
        <w:rPr>
          <w:rFonts w:eastAsia="楷體-繁"/>
          <w:i/>
          <w:noProof/>
        </w:rPr>
        <w:t xml:space="preserve"> et al.</w:t>
      </w:r>
      <w:r w:rsidRPr="00F12794">
        <w:rPr>
          <w:rFonts w:eastAsia="楷體-繁"/>
          <w:noProof/>
        </w:rPr>
        <w:t>, “Adaptive as-natural-as-possible image stitching,” Proceedings of the IEEE Conference on Computer Vision and Pattern Recognition, 1155-1163 (2015).</w:t>
      </w:r>
    </w:p>
    <w:p w14:paraId="667EE354" w14:textId="77777777" w:rsidR="00E1337D" w:rsidRPr="00F12794" w:rsidRDefault="00E1337D" w:rsidP="00E1337D">
      <w:pPr>
        <w:pStyle w:val="EndNoteBibliography"/>
        <w:ind w:left="720" w:hanging="720"/>
        <w:rPr>
          <w:rFonts w:eastAsia="楷體-繁"/>
          <w:noProof/>
        </w:rPr>
      </w:pPr>
      <w:r w:rsidRPr="00F12794">
        <w:rPr>
          <w:rFonts w:eastAsia="楷體-繁"/>
          <w:noProof/>
        </w:rPr>
        <w:t>[3]</w:t>
      </w:r>
      <w:r w:rsidRPr="00F12794">
        <w:rPr>
          <w:rFonts w:eastAsia="楷體-繁"/>
          <w:noProof/>
        </w:rPr>
        <w:tab/>
        <w:t>Y. Deng, and T. Zhang, “Generating panorama photos,” Internet Multimedia Management Systems IV</w:t>
      </w:r>
      <w:r w:rsidRPr="00F12794">
        <w:rPr>
          <w:rFonts w:eastAsia="楷體-繁"/>
          <w:i/>
          <w:noProof/>
        </w:rPr>
        <w:t>,</w:t>
      </w:r>
      <w:r w:rsidRPr="00F12794">
        <w:rPr>
          <w:rFonts w:eastAsia="楷體-繁"/>
          <w:noProof/>
        </w:rPr>
        <w:t xml:space="preserve"> 5242, 270-279 (2003).</w:t>
      </w:r>
    </w:p>
    <w:p w14:paraId="402948F8" w14:textId="77777777" w:rsidR="00E1337D" w:rsidRPr="00F12794" w:rsidRDefault="00E1337D" w:rsidP="00E1337D">
      <w:pPr>
        <w:pStyle w:val="EndNoteBibliography"/>
        <w:ind w:left="720" w:hanging="720"/>
        <w:rPr>
          <w:rFonts w:eastAsia="楷體-繁"/>
          <w:noProof/>
        </w:rPr>
      </w:pPr>
      <w:r w:rsidRPr="00F12794">
        <w:rPr>
          <w:rFonts w:eastAsia="楷體-繁"/>
          <w:noProof/>
        </w:rPr>
        <w:t>[4]</w:t>
      </w:r>
      <w:r w:rsidRPr="00F12794">
        <w:rPr>
          <w:rFonts w:eastAsia="楷體-繁"/>
          <w:noProof/>
        </w:rPr>
        <w:tab/>
        <w:t>A. Cosentino, “A practical guide to panoramic multispectral imaging,” e-conservation Magazine</w:t>
      </w:r>
      <w:r w:rsidRPr="00F12794">
        <w:rPr>
          <w:rFonts w:eastAsia="楷體-繁"/>
          <w:i/>
          <w:noProof/>
        </w:rPr>
        <w:t>,</w:t>
      </w:r>
      <w:r w:rsidRPr="00F12794">
        <w:rPr>
          <w:rFonts w:eastAsia="楷體-繁"/>
          <w:noProof/>
        </w:rPr>
        <w:t xml:space="preserve"> 25, 64-73 (2013).</w:t>
      </w:r>
    </w:p>
    <w:p w14:paraId="27EDDDF0" w14:textId="77777777" w:rsidR="00E1337D" w:rsidRPr="00F12794" w:rsidRDefault="00E1337D" w:rsidP="00E1337D">
      <w:pPr>
        <w:pStyle w:val="EndNoteBibliography"/>
        <w:ind w:left="720" w:hanging="720"/>
        <w:rPr>
          <w:rFonts w:eastAsia="楷體-繁"/>
          <w:noProof/>
        </w:rPr>
      </w:pPr>
      <w:r w:rsidRPr="00F12794">
        <w:rPr>
          <w:rFonts w:eastAsia="楷體-繁"/>
          <w:noProof/>
        </w:rPr>
        <w:t>[5]</w:t>
      </w:r>
      <w:r w:rsidRPr="00F12794">
        <w:rPr>
          <w:rFonts w:eastAsia="楷體-繁"/>
          <w:noProof/>
        </w:rPr>
        <w:tab/>
        <w:t>E. d'Annibale, A. Tassetti, and E. Malinverni, “Finalizing a low-cost photogrammetric workflow: from panoramic photos to Heritage 3D documentation and visualization,” International Journal of Heritage in the Digital Era</w:t>
      </w:r>
      <w:r w:rsidRPr="00F12794">
        <w:rPr>
          <w:rFonts w:eastAsia="楷體-繁"/>
          <w:i/>
          <w:noProof/>
        </w:rPr>
        <w:t>,</w:t>
      </w:r>
      <w:r w:rsidRPr="00F12794">
        <w:rPr>
          <w:rFonts w:eastAsia="楷體-繁"/>
          <w:noProof/>
        </w:rPr>
        <w:t xml:space="preserve"> 3(1), 33-49 (2014).</w:t>
      </w:r>
    </w:p>
    <w:p w14:paraId="335BFA1E" w14:textId="7BD7FC10" w:rsidR="00610F4E" w:rsidRPr="00F12794" w:rsidRDefault="00E3481F" w:rsidP="00B408FC">
      <w:pPr>
        <w:widowControl/>
        <w:jc w:val="both"/>
        <w:rPr>
          <w:rFonts w:ascii="Times New Roman" w:eastAsia="楷體-繁" w:hAnsi="Times New Roman" w:cs="Times New Roman"/>
          <w:szCs w:val="24"/>
        </w:rPr>
      </w:pPr>
      <w:r w:rsidRPr="00F12794">
        <w:rPr>
          <w:rFonts w:ascii="Times New Roman" w:eastAsia="楷體-繁" w:hAnsi="Times New Roman" w:cs="Times New Roman"/>
          <w:szCs w:val="24"/>
        </w:rPr>
        <w:lastRenderedPageBreak/>
        <w:fldChar w:fldCharType="end"/>
      </w:r>
    </w:p>
    <w:sectPr w:rsidR="00610F4E" w:rsidRPr="00F12794" w:rsidSect="001602C6">
      <w:footerReference w:type="even" r:id="rId12"/>
      <w:footerReference w:type="default" r:id="rId13"/>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12094" w14:textId="77777777" w:rsidR="006D5423" w:rsidRDefault="006D5423" w:rsidP="00BF3580">
      <w:r>
        <w:separator/>
      </w:r>
    </w:p>
  </w:endnote>
  <w:endnote w:type="continuationSeparator" w:id="0">
    <w:p w14:paraId="488CD3DD" w14:textId="77777777" w:rsidR="006D5423" w:rsidRDefault="006D5423" w:rsidP="00BF3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楷體-繁">
    <w:panose1 w:val="02010600040101010101"/>
    <w:charset w:val="88"/>
    <w:family w:val="auto"/>
    <w:pitch w:val="variable"/>
    <w:sig w:usb0="80000287" w:usb1="280F3C52" w:usb2="00000016" w:usb3="00000000" w:csb0="001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7"/>
      </w:rPr>
      <w:id w:val="-1517917369"/>
      <w:docPartObj>
        <w:docPartGallery w:val="Page Numbers (Bottom of Page)"/>
        <w:docPartUnique/>
      </w:docPartObj>
    </w:sdtPr>
    <w:sdtContent>
      <w:p w14:paraId="66A2709E" w14:textId="1C3CCDF9" w:rsidR="00BF3580" w:rsidRDefault="00BF3580" w:rsidP="007C0778">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sidR="00BA37ED">
          <w:rPr>
            <w:rStyle w:val="a7"/>
            <w:noProof/>
          </w:rPr>
          <w:t>3</w:t>
        </w:r>
        <w:r>
          <w:rPr>
            <w:rStyle w:val="a7"/>
          </w:rPr>
          <w:fldChar w:fldCharType="end"/>
        </w:r>
      </w:p>
    </w:sdtContent>
  </w:sdt>
  <w:p w14:paraId="25D7E615" w14:textId="77777777" w:rsidR="00BF3580" w:rsidRDefault="00BF358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7"/>
      </w:rPr>
      <w:id w:val="-1984846409"/>
      <w:docPartObj>
        <w:docPartGallery w:val="Page Numbers (Bottom of Page)"/>
        <w:docPartUnique/>
      </w:docPartObj>
    </w:sdtPr>
    <w:sdtContent>
      <w:p w14:paraId="09BAC2C0" w14:textId="7DB42B57" w:rsidR="00BF3580" w:rsidRDefault="00BF3580" w:rsidP="007C0778">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14:paraId="32A1F181" w14:textId="77777777" w:rsidR="00BF3580" w:rsidRDefault="00BF358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BFEAA" w14:textId="77777777" w:rsidR="006D5423" w:rsidRDefault="006D5423" w:rsidP="00BF3580">
      <w:r>
        <w:separator/>
      </w:r>
    </w:p>
  </w:footnote>
  <w:footnote w:type="continuationSeparator" w:id="0">
    <w:p w14:paraId="2705257A" w14:textId="77777777" w:rsidR="006D5423" w:rsidRDefault="006D5423" w:rsidP="00BF35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71320"/>
    <w:multiLevelType w:val="multilevel"/>
    <w:tmpl w:val="EE109D00"/>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4E26159"/>
    <w:multiLevelType w:val="multilevel"/>
    <w:tmpl w:val="AE06B8DE"/>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44B00EF"/>
    <w:multiLevelType w:val="multilevel"/>
    <w:tmpl w:val="23E68872"/>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D07299B"/>
    <w:multiLevelType w:val="multilevel"/>
    <w:tmpl w:val="A888FD48"/>
    <w:lvl w:ilvl="0">
      <w:start w:val="2"/>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7544424"/>
    <w:multiLevelType w:val="hybridMultilevel"/>
    <w:tmpl w:val="1C5661FE"/>
    <w:lvl w:ilvl="0" w:tplc="2676EA96">
      <w:start w:val="1"/>
      <w:numFmt w:val="taiwaneseCountingThousand"/>
      <w:lvlText w:val="%1、"/>
      <w:lvlJc w:val="left"/>
      <w:pPr>
        <w:ind w:left="750" w:hanging="750"/>
      </w:pPr>
      <w:rPr>
        <w:rFonts w:hint="default"/>
        <w:b/>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EF20DD9"/>
    <w:multiLevelType w:val="multilevel"/>
    <w:tmpl w:val="FFC2527A"/>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150498B"/>
    <w:multiLevelType w:val="multilevel"/>
    <w:tmpl w:val="32F2DD3E"/>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CC53FC0"/>
    <w:multiLevelType w:val="multilevel"/>
    <w:tmpl w:val="B204D9D4"/>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6312223"/>
    <w:multiLevelType w:val="multilevel"/>
    <w:tmpl w:val="B0B6CCEA"/>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B446DB5"/>
    <w:multiLevelType w:val="hybridMultilevel"/>
    <w:tmpl w:val="27C2C11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B9B73E7"/>
    <w:multiLevelType w:val="multilevel"/>
    <w:tmpl w:val="6E30BCCE"/>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517424991">
    <w:abstractNumId w:val="1"/>
  </w:num>
  <w:num w:numId="2" w16cid:durableId="1079867887">
    <w:abstractNumId w:val="8"/>
  </w:num>
  <w:num w:numId="3" w16cid:durableId="2077052014">
    <w:abstractNumId w:val="6"/>
  </w:num>
  <w:num w:numId="4" w16cid:durableId="1721707775">
    <w:abstractNumId w:val="5"/>
  </w:num>
  <w:num w:numId="5" w16cid:durableId="1607274860">
    <w:abstractNumId w:val="0"/>
  </w:num>
  <w:num w:numId="6" w16cid:durableId="2125735012">
    <w:abstractNumId w:val="9"/>
  </w:num>
  <w:num w:numId="7" w16cid:durableId="1057514047">
    <w:abstractNumId w:val="3"/>
  </w:num>
  <w:num w:numId="8" w16cid:durableId="797720008">
    <w:abstractNumId w:val="10"/>
  </w:num>
  <w:num w:numId="9" w16cid:durableId="922761208">
    <w:abstractNumId w:val="2"/>
  </w:num>
  <w:num w:numId="10" w16cid:durableId="322201087">
    <w:abstractNumId w:val="7"/>
  </w:num>
  <w:num w:numId="11" w16cid:durableId="13025343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SP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tr2we0rwsrfqewsevxfde22ft2e59rswa9&quot;&gt;DIP_reference&lt;record-ids&gt;&lt;item&gt;1&lt;/item&gt;&lt;item&gt;2&lt;/item&gt;&lt;item&gt;3&lt;/item&gt;&lt;item&gt;4&lt;/item&gt;&lt;item&gt;5&lt;/item&gt;&lt;/record-ids&gt;&lt;/item&gt;&lt;/Libraries&gt;"/>
  </w:docVars>
  <w:rsids>
    <w:rsidRoot w:val="005A69AF"/>
    <w:rsid w:val="000012E2"/>
    <w:rsid w:val="000014BB"/>
    <w:rsid w:val="000022B9"/>
    <w:rsid w:val="00002627"/>
    <w:rsid w:val="00003F6D"/>
    <w:rsid w:val="000045C2"/>
    <w:rsid w:val="00006A1F"/>
    <w:rsid w:val="000116ED"/>
    <w:rsid w:val="00013E80"/>
    <w:rsid w:val="000142F0"/>
    <w:rsid w:val="00017462"/>
    <w:rsid w:val="00020AAA"/>
    <w:rsid w:val="0002113C"/>
    <w:rsid w:val="000214F6"/>
    <w:rsid w:val="00022042"/>
    <w:rsid w:val="000233E7"/>
    <w:rsid w:val="00023CE9"/>
    <w:rsid w:val="00023F58"/>
    <w:rsid w:val="00024EF8"/>
    <w:rsid w:val="000317AF"/>
    <w:rsid w:val="000329B7"/>
    <w:rsid w:val="00033B99"/>
    <w:rsid w:val="00034974"/>
    <w:rsid w:val="00036276"/>
    <w:rsid w:val="00036B66"/>
    <w:rsid w:val="000430DB"/>
    <w:rsid w:val="00044196"/>
    <w:rsid w:val="00044D20"/>
    <w:rsid w:val="00044DE1"/>
    <w:rsid w:val="0004524C"/>
    <w:rsid w:val="00045A14"/>
    <w:rsid w:val="000464EE"/>
    <w:rsid w:val="00050E08"/>
    <w:rsid w:val="00053BDA"/>
    <w:rsid w:val="0005437B"/>
    <w:rsid w:val="00054FAE"/>
    <w:rsid w:val="000550BB"/>
    <w:rsid w:val="0005582C"/>
    <w:rsid w:val="0005687A"/>
    <w:rsid w:val="0006043A"/>
    <w:rsid w:val="000612B8"/>
    <w:rsid w:val="00061638"/>
    <w:rsid w:val="00061918"/>
    <w:rsid w:val="00061E9A"/>
    <w:rsid w:val="00061FF3"/>
    <w:rsid w:val="0006396C"/>
    <w:rsid w:val="000648BF"/>
    <w:rsid w:val="00064A94"/>
    <w:rsid w:val="0006557D"/>
    <w:rsid w:val="000657A8"/>
    <w:rsid w:val="00065C48"/>
    <w:rsid w:val="00065E2E"/>
    <w:rsid w:val="0006614D"/>
    <w:rsid w:val="000716A7"/>
    <w:rsid w:val="00072C66"/>
    <w:rsid w:val="00073DD1"/>
    <w:rsid w:val="00076DA4"/>
    <w:rsid w:val="00077596"/>
    <w:rsid w:val="0008086C"/>
    <w:rsid w:val="000820B0"/>
    <w:rsid w:val="00082539"/>
    <w:rsid w:val="000826B2"/>
    <w:rsid w:val="00082943"/>
    <w:rsid w:val="0008315C"/>
    <w:rsid w:val="00084ADE"/>
    <w:rsid w:val="000861A6"/>
    <w:rsid w:val="00086DF5"/>
    <w:rsid w:val="0009156F"/>
    <w:rsid w:val="0009161F"/>
    <w:rsid w:val="00091B81"/>
    <w:rsid w:val="0009258F"/>
    <w:rsid w:val="000927D3"/>
    <w:rsid w:val="0009379A"/>
    <w:rsid w:val="000964DF"/>
    <w:rsid w:val="00096AA5"/>
    <w:rsid w:val="000A00C0"/>
    <w:rsid w:val="000A0C82"/>
    <w:rsid w:val="000A29C9"/>
    <w:rsid w:val="000A2EA3"/>
    <w:rsid w:val="000A4741"/>
    <w:rsid w:val="000A4B0F"/>
    <w:rsid w:val="000A505D"/>
    <w:rsid w:val="000A65F4"/>
    <w:rsid w:val="000B1411"/>
    <w:rsid w:val="000B3A3E"/>
    <w:rsid w:val="000B5823"/>
    <w:rsid w:val="000B589C"/>
    <w:rsid w:val="000B75A1"/>
    <w:rsid w:val="000C086D"/>
    <w:rsid w:val="000C1E1D"/>
    <w:rsid w:val="000C2E0C"/>
    <w:rsid w:val="000C2FB5"/>
    <w:rsid w:val="000C3EBD"/>
    <w:rsid w:val="000C4327"/>
    <w:rsid w:val="000C4781"/>
    <w:rsid w:val="000C686D"/>
    <w:rsid w:val="000C6DC9"/>
    <w:rsid w:val="000C745B"/>
    <w:rsid w:val="000C7797"/>
    <w:rsid w:val="000D147F"/>
    <w:rsid w:val="000D2EB4"/>
    <w:rsid w:val="000D5A47"/>
    <w:rsid w:val="000D6275"/>
    <w:rsid w:val="000D6646"/>
    <w:rsid w:val="000E1755"/>
    <w:rsid w:val="000E1D88"/>
    <w:rsid w:val="000E2644"/>
    <w:rsid w:val="000E2FBE"/>
    <w:rsid w:val="000E30B1"/>
    <w:rsid w:val="000E4548"/>
    <w:rsid w:val="000E4576"/>
    <w:rsid w:val="000E558F"/>
    <w:rsid w:val="000E60B0"/>
    <w:rsid w:val="000E6841"/>
    <w:rsid w:val="000E78F6"/>
    <w:rsid w:val="000E7AE7"/>
    <w:rsid w:val="000F0650"/>
    <w:rsid w:val="000F10C2"/>
    <w:rsid w:val="000F3771"/>
    <w:rsid w:val="000F4174"/>
    <w:rsid w:val="000F5536"/>
    <w:rsid w:val="000F5A8B"/>
    <w:rsid w:val="000F65E8"/>
    <w:rsid w:val="000F6796"/>
    <w:rsid w:val="000F71F0"/>
    <w:rsid w:val="000F73CC"/>
    <w:rsid w:val="0010020A"/>
    <w:rsid w:val="0010060C"/>
    <w:rsid w:val="00100787"/>
    <w:rsid w:val="00102EB9"/>
    <w:rsid w:val="001037D7"/>
    <w:rsid w:val="00103AD0"/>
    <w:rsid w:val="00103D3C"/>
    <w:rsid w:val="001054C6"/>
    <w:rsid w:val="001129E5"/>
    <w:rsid w:val="001133A1"/>
    <w:rsid w:val="00113417"/>
    <w:rsid w:val="00113522"/>
    <w:rsid w:val="001138EC"/>
    <w:rsid w:val="00116176"/>
    <w:rsid w:val="0011790F"/>
    <w:rsid w:val="00120857"/>
    <w:rsid w:val="00123CD0"/>
    <w:rsid w:val="00123FB4"/>
    <w:rsid w:val="00124CCD"/>
    <w:rsid w:val="00124D2E"/>
    <w:rsid w:val="0012507A"/>
    <w:rsid w:val="00125E24"/>
    <w:rsid w:val="001300C7"/>
    <w:rsid w:val="001304B9"/>
    <w:rsid w:val="001335F6"/>
    <w:rsid w:val="00134A9E"/>
    <w:rsid w:val="0013515A"/>
    <w:rsid w:val="00135C4B"/>
    <w:rsid w:val="00136CF3"/>
    <w:rsid w:val="00136D13"/>
    <w:rsid w:val="0014163C"/>
    <w:rsid w:val="00142586"/>
    <w:rsid w:val="00144884"/>
    <w:rsid w:val="001458B4"/>
    <w:rsid w:val="00147DFB"/>
    <w:rsid w:val="001500B5"/>
    <w:rsid w:val="001500DD"/>
    <w:rsid w:val="00151DB7"/>
    <w:rsid w:val="00151F9E"/>
    <w:rsid w:val="00153342"/>
    <w:rsid w:val="00153A46"/>
    <w:rsid w:val="00153A7A"/>
    <w:rsid w:val="00154032"/>
    <w:rsid w:val="0015484F"/>
    <w:rsid w:val="00154C22"/>
    <w:rsid w:val="00155AB6"/>
    <w:rsid w:val="00157F45"/>
    <w:rsid w:val="001602C6"/>
    <w:rsid w:val="00160BCE"/>
    <w:rsid w:val="00160EE5"/>
    <w:rsid w:val="0016265E"/>
    <w:rsid w:val="001626A0"/>
    <w:rsid w:val="00164C39"/>
    <w:rsid w:val="00166FAB"/>
    <w:rsid w:val="001704CE"/>
    <w:rsid w:val="001710DF"/>
    <w:rsid w:val="001736F0"/>
    <w:rsid w:val="00173A40"/>
    <w:rsid w:val="00173D02"/>
    <w:rsid w:val="00174923"/>
    <w:rsid w:val="00176AC4"/>
    <w:rsid w:val="0017705A"/>
    <w:rsid w:val="00177A95"/>
    <w:rsid w:val="00180A03"/>
    <w:rsid w:val="00181921"/>
    <w:rsid w:val="001832C6"/>
    <w:rsid w:val="001836D2"/>
    <w:rsid w:val="0018411E"/>
    <w:rsid w:val="00185F0D"/>
    <w:rsid w:val="00186F0A"/>
    <w:rsid w:val="001906BA"/>
    <w:rsid w:val="00190C53"/>
    <w:rsid w:val="00192ADB"/>
    <w:rsid w:val="00194AC5"/>
    <w:rsid w:val="001957EF"/>
    <w:rsid w:val="0019613A"/>
    <w:rsid w:val="00196358"/>
    <w:rsid w:val="0019665F"/>
    <w:rsid w:val="00196BA5"/>
    <w:rsid w:val="001A03CA"/>
    <w:rsid w:val="001A1DCB"/>
    <w:rsid w:val="001A284F"/>
    <w:rsid w:val="001A30DF"/>
    <w:rsid w:val="001A31DC"/>
    <w:rsid w:val="001A3E0A"/>
    <w:rsid w:val="001A4145"/>
    <w:rsid w:val="001A60BE"/>
    <w:rsid w:val="001A6AE5"/>
    <w:rsid w:val="001A6D37"/>
    <w:rsid w:val="001B0B9D"/>
    <w:rsid w:val="001B1228"/>
    <w:rsid w:val="001B1C3E"/>
    <w:rsid w:val="001B2124"/>
    <w:rsid w:val="001B26C9"/>
    <w:rsid w:val="001B3B30"/>
    <w:rsid w:val="001B4AC4"/>
    <w:rsid w:val="001B4D14"/>
    <w:rsid w:val="001C128C"/>
    <w:rsid w:val="001C1957"/>
    <w:rsid w:val="001C42D5"/>
    <w:rsid w:val="001C42E6"/>
    <w:rsid w:val="001C433C"/>
    <w:rsid w:val="001C4ECE"/>
    <w:rsid w:val="001C54EF"/>
    <w:rsid w:val="001C5F4A"/>
    <w:rsid w:val="001D0F23"/>
    <w:rsid w:val="001D10D6"/>
    <w:rsid w:val="001D2445"/>
    <w:rsid w:val="001D3325"/>
    <w:rsid w:val="001D3C1C"/>
    <w:rsid w:val="001D5C55"/>
    <w:rsid w:val="001D660C"/>
    <w:rsid w:val="001D7C01"/>
    <w:rsid w:val="001D7C92"/>
    <w:rsid w:val="001E1D9A"/>
    <w:rsid w:val="001E2F71"/>
    <w:rsid w:val="001E3EBE"/>
    <w:rsid w:val="001E4092"/>
    <w:rsid w:val="001E4C4E"/>
    <w:rsid w:val="001E5FC7"/>
    <w:rsid w:val="001E7591"/>
    <w:rsid w:val="001E7C4E"/>
    <w:rsid w:val="001F0A78"/>
    <w:rsid w:val="001F0CC2"/>
    <w:rsid w:val="001F18E9"/>
    <w:rsid w:val="001F2E41"/>
    <w:rsid w:val="001F371E"/>
    <w:rsid w:val="001F3E08"/>
    <w:rsid w:val="001F47E6"/>
    <w:rsid w:val="001F4FBB"/>
    <w:rsid w:val="001F611F"/>
    <w:rsid w:val="001F619B"/>
    <w:rsid w:val="001F696B"/>
    <w:rsid w:val="001F75FB"/>
    <w:rsid w:val="00200A9F"/>
    <w:rsid w:val="002016D9"/>
    <w:rsid w:val="00201D9A"/>
    <w:rsid w:val="00202273"/>
    <w:rsid w:val="002024C1"/>
    <w:rsid w:val="0020385C"/>
    <w:rsid w:val="0020396E"/>
    <w:rsid w:val="002040FA"/>
    <w:rsid w:val="002052C3"/>
    <w:rsid w:val="00205566"/>
    <w:rsid w:val="00205D78"/>
    <w:rsid w:val="002104FB"/>
    <w:rsid w:val="0021131F"/>
    <w:rsid w:val="002116D0"/>
    <w:rsid w:val="0021207B"/>
    <w:rsid w:val="002131D0"/>
    <w:rsid w:val="00213454"/>
    <w:rsid w:val="0021349F"/>
    <w:rsid w:val="00213621"/>
    <w:rsid w:val="00213CF2"/>
    <w:rsid w:val="00215743"/>
    <w:rsid w:val="00217223"/>
    <w:rsid w:val="00221650"/>
    <w:rsid w:val="00224A1A"/>
    <w:rsid w:val="00224CA5"/>
    <w:rsid w:val="00224FF2"/>
    <w:rsid w:val="00225B3E"/>
    <w:rsid w:val="00225E3F"/>
    <w:rsid w:val="00226C36"/>
    <w:rsid w:val="0023208C"/>
    <w:rsid w:val="002320B4"/>
    <w:rsid w:val="0023248C"/>
    <w:rsid w:val="002327AD"/>
    <w:rsid w:val="00233D03"/>
    <w:rsid w:val="00233D71"/>
    <w:rsid w:val="00234502"/>
    <w:rsid w:val="002372F6"/>
    <w:rsid w:val="00240068"/>
    <w:rsid w:val="00240207"/>
    <w:rsid w:val="00242DF8"/>
    <w:rsid w:val="00243372"/>
    <w:rsid w:val="00244AFD"/>
    <w:rsid w:val="00244C10"/>
    <w:rsid w:val="0024503A"/>
    <w:rsid w:val="00245766"/>
    <w:rsid w:val="00245FAE"/>
    <w:rsid w:val="00246005"/>
    <w:rsid w:val="00246C18"/>
    <w:rsid w:val="0025117F"/>
    <w:rsid w:val="00253900"/>
    <w:rsid w:val="00253F7D"/>
    <w:rsid w:val="00255176"/>
    <w:rsid w:val="002564B7"/>
    <w:rsid w:val="002569C4"/>
    <w:rsid w:val="00257313"/>
    <w:rsid w:val="00257AF3"/>
    <w:rsid w:val="00261ECC"/>
    <w:rsid w:val="00263E85"/>
    <w:rsid w:val="00266848"/>
    <w:rsid w:val="00266AE6"/>
    <w:rsid w:val="00266C29"/>
    <w:rsid w:val="00266F97"/>
    <w:rsid w:val="002672ED"/>
    <w:rsid w:val="002703CC"/>
    <w:rsid w:val="002711AD"/>
    <w:rsid w:val="002728F4"/>
    <w:rsid w:val="00273CCE"/>
    <w:rsid w:val="00274227"/>
    <w:rsid w:val="002752BA"/>
    <w:rsid w:val="00275381"/>
    <w:rsid w:val="002771D2"/>
    <w:rsid w:val="00281443"/>
    <w:rsid w:val="00281C94"/>
    <w:rsid w:val="002824DB"/>
    <w:rsid w:val="0028299E"/>
    <w:rsid w:val="00282DCE"/>
    <w:rsid w:val="00284C6D"/>
    <w:rsid w:val="00286845"/>
    <w:rsid w:val="00286B1D"/>
    <w:rsid w:val="00286C3B"/>
    <w:rsid w:val="00290028"/>
    <w:rsid w:val="00290337"/>
    <w:rsid w:val="0029084F"/>
    <w:rsid w:val="00293641"/>
    <w:rsid w:val="00294ABC"/>
    <w:rsid w:val="00294DA1"/>
    <w:rsid w:val="0029543A"/>
    <w:rsid w:val="002954E0"/>
    <w:rsid w:val="00297733"/>
    <w:rsid w:val="00297BBF"/>
    <w:rsid w:val="002A0C13"/>
    <w:rsid w:val="002A1DA6"/>
    <w:rsid w:val="002A1FD1"/>
    <w:rsid w:val="002A23A1"/>
    <w:rsid w:val="002A27E6"/>
    <w:rsid w:val="002A403C"/>
    <w:rsid w:val="002A4D90"/>
    <w:rsid w:val="002A543D"/>
    <w:rsid w:val="002A5788"/>
    <w:rsid w:val="002A7311"/>
    <w:rsid w:val="002B0075"/>
    <w:rsid w:val="002B1376"/>
    <w:rsid w:val="002B14AB"/>
    <w:rsid w:val="002B307D"/>
    <w:rsid w:val="002B3CBB"/>
    <w:rsid w:val="002B3FC9"/>
    <w:rsid w:val="002B457C"/>
    <w:rsid w:val="002B4D21"/>
    <w:rsid w:val="002B50CD"/>
    <w:rsid w:val="002B532A"/>
    <w:rsid w:val="002B570C"/>
    <w:rsid w:val="002B5725"/>
    <w:rsid w:val="002B59E2"/>
    <w:rsid w:val="002B6414"/>
    <w:rsid w:val="002B693E"/>
    <w:rsid w:val="002B7D79"/>
    <w:rsid w:val="002C07FE"/>
    <w:rsid w:val="002C413B"/>
    <w:rsid w:val="002C4323"/>
    <w:rsid w:val="002C4EBA"/>
    <w:rsid w:val="002D1FF3"/>
    <w:rsid w:val="002D2BC2"/>
    <w:rsid w:val="002D470F"/>
    <w:rsid w:val="002D5484"/>
    <w:rsid w:val="002D59EB"/>
    <w:rsid w:val="002D60E1"/>
    <w:rsid w:val="002D72BD"/>
    <w:rsid w:val="002E071D"/>
    <w:rsid w:val="002E1839"/>
    <w:rsid w:val="002E2996"/>
    <w:rsid w:val="002E2F31"/>
    <w:rsid w:val="002E3C44"/>
    <w:rsid w:val="002E514A"/>
    <w:rsid w:val="002E6042"/>
    <w:rsid w:val="002E6AEC"/>
    <w:rsid w:val="002E745C"/>
    <w:rsid w:val="002F0CC2"/>
    <w:rsid w:val="002F1F59"/>
    <w:rsid w:val="002F2345"/>
    <w:rsid w:val="002F2868"/>
    <w:rsid w:val="002F2D37"/>
    <w:rsid w:val="002F3434"/>
    <w:rsid w:val="002F3995"/>
    <w:rsid w:val="002F41BE"/>
    <w:rsid w:val="002F45C4"/>
    <w:rsid w:val="002F5674"/>
    <w:rsid w:val="002F7137"/>
    <w:rsid w:val="002F72C5"/>
    <w:rsid w:val="00301709"/>
    <w:rsid w:val="0030537A"/>
    <w:rsid w:val="00305E34"/>
    <w:rsid w:val="00307B8B"/>
    <w:rsid w:val="00307ED2"/>
    <w:rsid w:val="003128D4"/>
    <w:rsid w:val="0031408D"/>
    <w:rsid w:val="003141E4"/>
    <w:rsid w:val="00314D2F"/>
    <w:rsid w:val="003154E3"/>
    <w:rsid w:val="003155A5"/>
    <w:rsid w:val="003157A0"/>
    <w:rsid w:val="00315A23"/>
    <w:rsid w:val="00315D2B"/>
    <w:rsid w:val="00315EA5"/>
    <w:rsid w:val="0031699F"/>
    <w:rsid w:val="003179B1"/>
    <w:rsid w:val="0032049E"/>
    <w:rsid w:val="00320B95"/>
    <w:rsid w:val="00321669"/>
    <w:rsid w:val="00325669"/>
    <w:rsid w:val="00327295"/>
    <w:rsid w:val="00327CC0"/>
    <w:rsid w:val="00327EC3"/>
    <w:rsid w:val="003306F5"/>
    <w:rsid w:val="0033185D"/>
    <w:rsid w:val="00332AEC"/>
    <w:rsid w:val="00335358"/>
    <w:rsid w:val="00336194"/>
    <w:rsid w:val="003363F5"/>
    <w:rsid w:val="00337106"/>
    <w:rsid w:val="003374F6"/>
    <w:rsid w:val="0033787E"/>
    <w:rsid w:val="003407BD"/>
    <w:rsid w:val="00343C2D"/>
    <w:rsid w:val="0034543B"/>
    <w:rsid w:val="00345A08"/>
    <w:rsid w:val="00346515"/>
    <w:rsid w:val="00351675"/>
    <w:rsid w:val="00354787"/>
    <w:rsid w:val="00354D59"/>
    <w:rsid w:val="003559B4"/>
    <w:rsid w:val="00357001"/>
    <w:rsid w:val="003602E0"/>
    <w:rsid w:val="00360B31"/>
    <w:rsid w:val="00361709"/>
    <w:rsid w:val="0036174A"/>
    <w:rsid w:val="00361A47"/>
    <w:rsid w:val="0036239D"/>
    <w:rsid w:val="00362F2F"/>
    <w:rsid w:val="00362F57"/>
    <w:rsid w:val="00363817"/>
    <w:rsid w:val="00363FA0"/>
    <w:rsid w:val="00363FB0"/>
    <w:rsid w:val="00364E18"/>
    <w:rsid w:val="00365D56"/>
    <w:rsid w:val="00365D9D"/>
    <w:rsid w:val="00366696"/>
    <w:rsid w:val="00366704"/>
    <w:rsid w:val="003671C5"/>
    <w:rsid w:val="00372022"/>
    <w:rsid w:val="00372C6D"/>
    <w:rsid w:val="00374826"/>
    <w:rsid w:val="00375A05"/>
    <w:rsid w:val="00376E63"/>
    <w:rsid w:val="0037715C"/>
    <w:rsid w:val="0038108C"/>
    <w:rsid w:val="0038146B"/>
    <w:rsid w:val="00382844"/>
    <w:rsid w:val="00382FC9"/>
    <w:rsid w:val="003832AC"/>
    <w:rsid w:val="003837E4"/>
    <w:rsid w:val="0038406E"/>
    <w:rsid w:val="00384421"/>
    <w:rsid w:val="00386706"/>
    <w:rsid w:val="00386C5F"/>
    <w:rsid w:val="003947AF"/>
    <w:rsid w:val="00394C0B"/>
    <w:rsid w:val="00394E4C"/>
    <w:rsid w:val="00394E72"/>
    <w:rsid w:val="00395417"/>
    <w:rsid w:val="003958BA"/>
    <w:rsid w:val="003963BB"/>
    <w:rsid w:val="003A02C2"/>
    <w:rsid w:val="003A1B87"/>
    <w:rsid w:val="003A420F"/>
    <w:rsid w:val="003A595A"/>
    <w:rsid w:val="003A5E58"/>
    <w:rsid w:val="003A5F04"/>
    <w:rsid w:val="003A634C"/>
    <w:rsid w:val="003B075C"/>
    <w:rsid w:val="003B0846"/>
    <w:rsid w:val="003B1B22"/>
    <w:rsid w:val="003B71B9"/>
    <w:rsid w:val="003B7895"/>
    <w:rsid w:val="003C06C1"/>
    <w:rsid w:val="003C3278"/>
    <w:rsid w:val="003C3777"/>
    <w:rsid w:val="003C39D7"/>
    <w:rsid w:val="003C3A47"/>
    <w:rsid w:val="003C4338"/>
    <w:rsid w:val="003C5DCD"/>
    <w:rsid w:val="003C6412"/>
    <w:rsid w:val="003C7C93"/>
    <w:rsid w:val="003D26C7"/>
    <w:rsid w:val="003D499F"/>
    <w:rsid w:val="003D523F"/>
    <w:rsid w:val="003D7C21"/>
    <w:rsid w:val="003D7C97"/>
    <w:rsid w:val="003E0168"/>
    <w:rsid w:val="003E104B"/>
    <w:rsid w:val="003E11FF"/>
    <w:rsid w:val="003E3612"/>
    <w:rsid w:val="003E36B1"/>
    <w:rsid w:val="003E3B93"/>
    <w:rsid w:val="003E3DA0"/>
    <w:rsid w:val="003E4928"/>
    <w:rsid w:val="003E5FC7"/>
    <w:rsid w:val="003E6E75"/>
    <w:rsid w:val="003F1804"/>
    <w:rsid w:val="003F2420"/>
    <w:rsid w:val="003F242F"/>
    <w:rsid w:val="003F3FE1"/>
    <w:rsid w:val="00401051"/>
    <w:rsid w:val="00401882"/>
    <w:rsid w:val="004018AC"/>
    <w:rsid w:val="00402AF7"/>
    <w:rsid w:val="004053FF"/>
    <w:rsid w:val="004059F8"/>
    <w:rsid w:val="00405DD3"/>
    <w:rsid w:val="00406B4C"/>
    <w:rsid w:val="0040753C"/>
    <w:rsid w:val="004079F6"/>
    <w:rsid w:val="004105EE"/>
    <w:rsid w:val="004115D9"/>
    <w:rsid w:val="00411D5C"/>
    <w:rsid w:val="00412187"/>
    <w:rsid w:val="00412FD8"/>
    <w:rsid w:val="004137E8"/>
    <w:rsid w:val="00414C18"/>
    <w:rsid w:val="004152C8"/>
    <w:rsid w:val="004154F1"/>
    <w:rsid w:val="0042041D"/>
    <w:rsid w:val="004221B8"/>
    <w:rsid w:val="0042226D"/>
    <w:rsid w:val="004225A2"/>
    <w:rsid w:val="00423258"/>
    <w:rsid w:val="0042353B"/>
    <w:rsid w:val="00423C76"/>
    <w:rsid w:val="00425BA7"/>
    <w:rsid w:val="004275B6"/>
    <w:rsid w:val="00427B7D"/>
    <w:rsid w:val="00427BB7"/>
    <w:rsid w:val="00430AFC"/>
    <w:rsid w:val="004319C7"/>
    <w:rsid w:val="00432CBC"/>
    <w:rsid w:val="0043319F"/>
    <w:rsid w:val="00433240"/>
    <w:rsid w:val="0043367D"/>
    <w:rsid w:val="00435694"/>
    <w:rsid w:val="00435CE2"/>
    <w:rsid w:val="00436796"/>
    <w:rsid w:val="004376B0"/>
    <w:rsid w:val="00437914"/>
    <w:rsid w:val="00437BAD"/>
    <w:rsid w:val="004409FF"/>
    <w:rsid w:val="00440C21"/>
    <w:rsid w:val="00440F38"/>
    <w:rsid w:val="00440F8B"/>
    <w:rsid w:val="004438BF"/>
    <w:rsid w:val="00443A75"/>
    <w:rsid w:val="004458F2"/>
    <w:rsid w:val="004466C1"/>
    <w:rsid w:val="00450171"/>
    <w:rsid w:val="0045036A"/>
    <w:rsid w:val="004504C2"/>
    <w:rsid w:val="00451041"/>
    <w:rsid w:val="0045185A"/>
    <w:rsid w:val="004523A0"/>
    <w:rsid w:val="004525AF"/>
    <w:rsid w:val="0045278E"/>
    <w:rsid w:val="00452807"/>
    <w:rsid w:val="00453478"/>
    <w:rsid w:val="00453D09"/>
    <w:rsid w:val="00455549"/>
    <w:rsid w:val="00455DAF"/>
    <w:rsid w:val="004562E7"/>
    <w:rsid w:val="004579E4"/>
    <w:rsid w:val="004622EC"/>
    <w:rsid w:val="00462333"/>
    <w:rsid w:val="00462882"/>
    <w:rsid w:val="00462E8A"/>
    <w:rsid w:val="004665C4"/>
    <w:rsid w:val="00466F5A"/>
    <w:rsid w:val="004678A6"/>
    <w:rsid w:val="004702A5"/>
    <w:rsid w:val="00473E8D"/>
    <w:rsid w:val="004744E0"/>
    <w:rsid w:val="00474D72"/>
    <w:rsid w:val="004753F6"/>
    <w:rsid w:val="004756CB"/>
    <w:rsid w:val="00476612"/>
    <w:rsid w:val="004773A5"/>
    <w:rsid w:val="004802A5"/>
    <w:rsid w:val="004817CC"/>
    <w:rsid w:val="004821DA"/>
    <w:rsid w:val="00482683"/>
    <w:rsid w:val="00483E03"/>
    <w:rsid w:val="004841E6"/>
    <w:rsid w:val="00484E59"/>
    <w:rsid w:val="00484F76"/>
    <w:rsid w:val="00485767"/>
    <w:rsid w:val="00485B29"/>
    <w:rsid w:val="00486DAF"/>
    <w:rsid w:val="00490434"/>
    <w:rsid w:val="004906F3"/>
    <w:rsid w:val="0049086E"/>
    <w:rsid w:val="0049212F"/>
    <w:rsid w:val="00493CF1"/>
    <w:rsid w:val="00495470"/>
    <w:rsid w:val="00495992"/>
    <w:rsid w:val="0049716C"/>
    <w:rsid w:val="0049793B"/>
    <w:rsid w:val="00497C27"/>
    <w:rsid w:val="00497D9D"/>
    <w:rsid w:val="004A0583"/>
    <w:rsid w:val="004A0749"/>
    <w:rsid w:val="004A093F"/>
    <w:rsid w:val="004A1AAD"/>
    <w:rsid w:val="004A2567"/>
    <w:rsid w:val="004A2BA7"/>
    <w:rsid w:val="004A2F34"/>
    <w:rsid w:val="004A323C"/>
    <w:rsid w:val="004A46BB"/>
    <w:rsid w:val="004A4FCC"/>
    <w:rsid w:val="004A5009"/>
    <w:rsid w:val="004B0D04"/>
    <w:rsid w:val="004B0FCF"/>
    <w:rsid w:val="004B1BF2"/>
    <w:rsid w:val="004B1C65"/>
    <w:rsid w:val="004B21BA"/>
    <w:rsid w:val="004B25CF"/>
    <w:rsid w:val="004B2BEB"/>
    <w:rsid w:val="004B47AC"/>
    <w:rsid w:val="004B5438"/>
    <w:rsid w:val="004B6E42"/>
    <w:rsid w:val="004B73C6"/>
    <w:rsid w:val="004C0938"/>
    <w:rsid w:val="004C12A5"/>
    <w:rsid w:val="004C19AC"/>
    <w:rsid w:val="004C218F"/>
    <w:rsid w:val="004C2944"/>
    <w:rsid w:val="004C2F36"/>
    <w:rsid w:val="004C37ED"/>
    <w:rsid w:val="004C421B"/>
    <w:rsid w:val="004C437D"/>
    <w:rsid w:val="004C5A30"/>
    <w:rsid w:val="004C741C"/>
    <w:rsid w:val="004D0042"/>
    <w:rsid w:val="004D32E4"/>
    <w:rsid w:val="004D5019"/>
    <w:rsid w:val="004D50CE"/>
    <w:rsid w:val="004D5C39"/>
    <w:rsid w:val="004D5EC9"/>
    <w:rsid w:val="004D6308"/>
    <w:rsid w:val="004D6C61"/>
    <w:rsid w:val="004D6E10"/>
    <w:rsid w:val="004E2DAE"/>
    <w:rsid w:val="004E3CCD"/>
    <w:rsid w:val="004E4A8D"/>
    <w:rsid w:val="004E52D3"/>
    <w:rsid w:val="004E5646"/>
    <w:rsid w:val="004E6158"/>
    <w:rsid w:val="004E67E5"/>
    <w:rsid w:val="004E6979"/>
    <w:rsid w:val="004E710B"/>
    <w:rsid w:val="004F178F"/>
    <w:rsid w:val="004F1B02"/>
    <w:rsid w:val="004F1F4F"/>
    <w:rsid w:val="004F28DE"/>
    <w:rsid w:val="004F33D8"/>
    <w:rsid w:val="004F368C"/>
    <w:rsid w:val="004F3C42"/>
    <w:rsid w:val="004F3F2B"/>
    <w:rsid w:val="004F4139"/>
    <w:rsid w:val="004F4B55"/>
    <w:rsid w:val="004F6002"/>
    <w:rsid w:val="004F6A43"/>
    <w:rsid w:val="004F7505"/>
    <w:rsid w:val="00500866"/>
    <w:rsid w:val="00502465"/>
    <w:rsid w:val="0050257F"/>
    <w:rsid w:val="00502824"/>
    <w:rsid w:val="00502DE4"/>
    <w:rsid w:val="00504604"/>
    <w:rsid w:val="00505752"/>
    <w:rsid w:val="00506603"/>
    <w:rsid w:val="00506C80"/>
    <w:rsid w:val="00507080"/>
    <w:rsid w:val="00510362"/>
    <w:rsid w:val="005118BE"/>
    <w:rsid w:val="00511AE8"/>
    <w:rsid w:val="00512E88"/>
    <w:rsid w:val="00514F2C"/>
    <w:rsid w:val="00515102"/>
    <w:rsid w:val="0052067F"/>
    <w:rsid w:val="005206AE"/>
    <w:rsid w:val="00520B91"/>
    <w:rsid w:val="00522FAD"/>
    <w:rsid w:val="0052666C"/>
    <w:rsid w:val="00526884"/>
    <w:rsid w:val="00526AA7"/>
    <w:rsid w:val="00526C51"/>
    <w:rsid w:val="0052767E"/>
    <w:rsid w:val="005303BB"/>
    <w:rsid w:val="00532CB1"/>
    <w:rsid w:val="005331BC"/>
    <w:rsid w:val="00533427"/>
    <w:rsid w:val="005337F8"/>
    <w:rsid w:val="0053398C"/>
    <w:rsid w:val="00533F83"/>
    <w:rsid w:val="005343CF"/>
    <w:rsid w:val="00534CF9"/>
    <w:rsid w:val="00535101"/>
    <w:rsid w:val="00535E1B"/>
    <w:rsid w:val="005372D0"/>
    <w:rsid w:val="005377D9"/>
    <w:rsid w:val="0054080B"/>
    <w:rsid w:val="005411F4"/>
    <w:rsid w:val="00541531"/>
    <w:rsid w:val="00542DFF"/>
    <w:rsid w:val="00543D21"/>
    <w:rsid w:val="0054577A"/>
    <w:rsid w:val="00546739"/>
    <w:rsid w:val="00546DFB"/>
    <w:rsid w:val="005506AD"/>
    <w:rsid w:val="00550BD1"/>
    <w:rsid w:val="00552CD9"/>
    <w:rsid w:val="00555561"/>
    <w:rsid w:val="00555BE9"/>
    <w:rsid w:val="005563AA"/>
    <w:rsid w:val="0055782D"/>
    <w:rsid w:val="005579A8"/>
    <w:rsid w:val="00557F9F"/>
    <w:rsid w:val="0056256B"/>
    <w:rsid w:val="005628DB"/>
    <w:rsid w:val="00563875"/>
    <w:rsid w:val="00564204"/>
    <w:rsid w:val="005642DD"/>
    <w:rsid w:val="00565B90"/>
    <w:rsid w:val="005670B9"/>
    <w:rsid w:val="0057176A"/>
    <w:rsid w:val="00572611"/>
    <w:rsid w:val="00572AB2"/>
    <w:rsid w:val="00572CC0"/>
    <w:rsid w:val="00572D4A"/>
    <w:rsid w:val="00573816"/>
    <w:rsid w:val="005746F6"/>
    <w:rsid w:val="0057471F"/>
    <w:rsid w:val="005747ED"/>
    <w:rsid w:val="00574CEC"/>
    <w:rsid w:val="00574D22"/>
    <w:rsid w:val="005763BF"/>
    <w:rsid w:val="0058017E"/>
    <w:rsid w:val="00581733"/>
    <w:rsid w:val="00582767"/>
    <w:rsid w:val="005836A3"/>
    <w:rsid w:val="005846B0"/>
    <w:rsid w:val="00585DC3"/>
    <w:rsid w:val="005876EC"/>
    <w:rsid w:val="0059307C"/>
    <w:rsid w:val="0059358C"/>
    <w:rsid w:val="00593683"/>
    <w:rsid w:val="00594D0B"/>
    <w:rsid w:val="00594D52"/>
    <w:rsid w:val="005954DC"/>
    <w:rsid w:val="005972FD"/>
    <w:rsid w:val="005A0657"/>
    <w:rsid w:val="005A0B01"/>
    <w:rsid w:val="005A0EF7"/>
    <w:rsid w:val="005A14ED"/>
    <w:rsid w:val="005A1BBB"/>
    <w:rsid w:val="005A346E"/>
    <w:rsid w:val="005A380E"/>
    <w:rsid w:val="005A46D4"/>
    <w:rsid w:val="005A529D"/>
    <w:rsid w:val="005A5536"/>
    <w:rsid w:val="005A56BF"/>
    <w:rsid w:val="005A6270"/>
    <w:rsid w:val="005A69AF"/>
    <w:rsid w:val="005A7140"/>
    <w:rsid w:val="005A7733"/>
    <w:rsid w:val="005B05C6"/>
    <w:rsid w:val="005B0C67"/>
    <w:rsid w:val="005B0D62"/>
    <w:rsid w:val="005B186B"/>
    <w:rsid w:val="005B4D5F"/>
    <w:rsid w:val="005C117F"/>
    <w:rsid w:val="005C1656"/>
    <w:rsid w:val="005C1DB6"/>
    <w:rsid w:val="005C3946"/>
    <w:rsid w:val="005C3A51"/>
    <w:rsid w:val="005C5004"/>
    <w:rsid w:val="005C7470"/>
    <w:rsid w:val="005D0DA0"/>
    <w:rsid w:val="005D15FE"/>
    <w:rsid w:val="005D45AC"/>
    <w:rsid w:val="005D5151"/>
    <w:rsid w:val="005D520B"/>
    <w:rsid w:val="005D65FA"/>
    <w:rsid w:val="005D7E9F"/>
    <w:rsid w:val="005E0BBA"/>
    <w:rsid w:val="005E1604"/>
    <w:rsid w:val="005E2791"/>
    <w:rsid w:val="005E4A56"/>
    <w:rsid w:val="005E53C1"/>
    <w:rsid w:val="005E62BA"/>
    <w:rsid w:val="005E6A0B"/>
    <w:rsid w:val="005F166F"/>
    <w:rsid w:val="005F3CBD"/>
    <w:rsid w:val="005F4181"/>
    <w:rsid w:val="005F45D6"/>
    <w:rsid w:val="005F4D81"/>
    <w:rsid w:val="005F4DBD"/>
    <w:rsid w:val="005F664D"/>
    <w:rsid w:val="005F6B2D"/>
    <w:rsid w:val="005F75BF"/>
    <w:rsid w:val="00601635"/>
    <w:rsid w:val="006016B3"/>
    <w:rsid w:val="00602812"/>
    <w:rsid w:val="0060313E"/>
    <w:rsid w:val="006039CF"/>
    <w:rsid w:val="00603E07"/>
    <w:rsid w:val="0060515B"/>
    <w:rsid w:val="00605861"/>
    <w:rsid w:val="00605CF7"/>
    <w:rsid w:val="00605F93"/>
    <w:rsid w:val="006060A2"/>
    <w:rsid w:val="006064C1"/>
    <w:rsid w:val="006067D1"/>
    <w:rsid w:val="00607266"/>
    <w:rsid w:val="0061078C"/>
    <w:rsid w:val="00610F4E"/>
    <w:rsid w:val="006118AD"/>
    <w:rsid w:val="00612677"/>
    <w:rsid w:val="00613464"/>
    <w:rsid w:val="00613AC4"/>
    <w:rsid w:val="00614271"/>
    <w:rsid w:val="00616CC7"/>
    <w:rsid w:val="006175D4"/>
    <w:rsid w:val="00620719"/>
    <w:rsid w:val="0062098E"/>
    <w:rsid w:val="0062112F"/>
    <w:rsid w:val="0062314D"/>
    <w:rsid w:val="00623432"/>
    <w:rsid w:val="00624B05"/>
    <w:rsid w:val="0062542F"/>
    <w:rsid w:val="006258B2"/>
    <w:rsid w:val="0062654C"/>
    <w:rsid w:val="00631132"/>
    <w:rsid w:val="00632118"/>
    <w:rsid w:val="00632D13"/>
    <w:rsid w:val="00636C0A"/>
    <w:rsid w:val="00640B24"/>
    <w:rsid w:val="00641334"/>
    <w:rsid w:val="00642A46"/>
    <w:rsid w:val="00643EC9"/>
    <w:rsid w:val="00644421"/>
    <w:rsid w:val="00644B7B"/>
    <w:rsid w:val="0064529B"/>
    <w:rsid w:val="00651355"/>
    <w:rsid w:val="00651F8E"/>
    <w:rsid w:val="00652201"/>
    <w:rsid w:val="00653F70"/>
    <w:rsid w:val="0065430E"/>
    <w:rsid w:val="00654956"/>
    <w:rsid w:val="00654C5F"/>
    <w:rsid w:val="00654E72"/>
    <w:rsid w:val="0065529F"/>
    <w:rsid w:val="00656008"/>
    <w:rsid w:val="00657A20"/>
    <w:rsid w:val="006602E2"/>
    <w:rsid w:val="00660605"/>
    <w:rsid w:val="00660AB6"/>
    <w:rsid w:val="00660ADB"/>
    <w:rsid w:val="00662C63"/>
    <w:rsid w:val="00662F1B"/>
    <w:rsid w:val="006631A9"/>
    <w:rsid w:val="0066411D"/>
    <w:rsid w:val="00664E23"/>
    <w:rsid w:val="006658E4"/>
    <w:rsid w:val="00665FC9"/>
    <w:rsid w:val="00667187"/>
    <w:rsid w:val="006678E7"/>
    <w:rsid w:val="00667F62"/>
    <w:rsid w:val="0067008F"/>
    <w:rsid w:val="006700B9"/>
    <w:rsid w:val="006702BA"/>
    <w:rsid w:val="006704BC"/>
    <w:rsid w:val="00671820"/>
    <w:rsid w:val="00671E78"/>
    <w:rsid w:val="00672044"/>
    <w:rsid w:val="0067206D"/>
    <w:rsid w:val="00672281"/>
    <w:rsid w:val="006748B9"/>
    <w:rsid w:val="00675301"/>
    <w:rsid w:val="0068057D"/>
    <w:rsid w:val="00681FBF"/>
    <w:rsid w:val="00682436"/>
    <w:rsid w:val="0068338A"/>
    <w:rsid w:val="00684462"/>
    <w:rsid w:val="006854D8"/>
    <w:rsid w:val="0068665F"/>
    <w:rsid w:val="006867A2"/>
    <w:rsid w:val="00690214"/>
    <w:rsid w:val="00691A14"/>
    <w:rsid w:val="00693B93"/>
    <w:rsid w:val="00693CDD"/>
    <w:rsid w:val="00694124"/>
    <w:rsid w:val="0069426E"/>
    <w:rsid w:val="00695B94"/>
    <w:rsid w:val="00696460"/>
    <w:rsid w:val="006966EE"/>
    <w:rsid w:val="006A323E"/>
    <w:rsid w:val="006A3C80"/>
    <w:rsid w:val="006A41EB"/>
    <w:rsid w:val="006A4480"/>
    <w:rsid w:val="006A6D5F"/>
    <w:rsid w:val="006B02A3"/>
    <w:rsid w:val="006B180E"/>
    <w:rsid w:val="006B4B59"/>
    <w:rsid w:val="006C22C6"/>
    <w:rsid w:val="006C2A4C"/>
    <w:rsid w:val="006C2B80"/>
    <w:rsid w:val="006C3899"/>
    <w:rsid w:val="006C394C"/>
    <w:rsid w:val="006C5FC5"/>
    <w:rsid w:val="006C64D8"/>
    <w:rsid w:val="006C6907"/>
    <w:rsid w:val="006C699A"/>
    <w:rsid w:val="006C7017"/>
    <w:rsid w:val="006D0A79"/>
    <w:rsid w:val="006D19DA"/>
    <w:rsid w:val="006D2870"/>
    <w:rsid w:val="006D29BD"/>
    <w:rsid w:val="006D4DBA"/>
    <w:rsid w:val="006D5423"/>
    <w:rsid w:val="006D7027"/>
    <w:rsid w:val="006D7770"/>
    <w:rsid w:val="006E0BD1"/>
    <w:rsid w:val="006E0DD7"/>
    <w:rsid w:val="006E17BA"/>
    <w:rsid w:val="006E3D00"/>
    <w:rsid w:val="006E41BC"/>
    <w:rsid w:val="006E659D"/>
    <w:rsid w:val="006E6A4A"/>
    <w:rsid w:val="006F0907"/>
    <w:rsid w:val="006F16B5"/>
    <w:rsid w:val="006F2167"/>
    <w:rsid w:val="006F3792"/>
    <w:rsid w:val="006F44E1"/>
    <w:rsid w:val="006F4A55"/>
    <w:rsid w:val="006F760B"/>
    <w:rsid w:val="006F7D5B"/>
    <w:rsid w:val="00700AA9"/>
    <w:rsid w:val="00700C6F"/>
    <w:rsid w:val="00703B9A"/>
    <w:rsid w:val="00706AB9"/>
    <w:rsid w:val="0070793F"/>
    <w:rsid w:val="0071016F"/>
    <w:rsid w:val="00710287"/>
    <w:rsid w:val="00712D79"/>
    <w:rsid w:val="007133F9"/>
    <w:rsid w:val="007148FC"/>
    <w:rsid w:val="00717F1F"/>
    <w:rsid w:val="00720356"/>
    <w:rsid w:val="00720EB9"/>
    <w:rsid w:val="00721396"/>
    <w:rsid w:val="0072293C"/>
    <w:rsid w:val="00722A49"/>
    <w:rsid w:val="0072365F"/>
    <w:rsid w:val="0072372F"/>
    <w:rsid w:val="00723B19"/>
    <w:rsid w:val="00724862"/>
    <w:rsid w:val="00724EAA"/>
    <w:rsid w:val="00724F42"/>
    <w:rsid w:val="007269BD"/>
    <w:rsid w:val="00727271"/>
    <w:rsid w:val="00730488"/>
    <w:rsid w:val="00731D82"/>
    <w:rsid w:val="0073213E"/>
    <w:rsid w:val="00732482"/>
    <w:rsid w:val="007326EE"/>
    <w:rsid w:val="007328C6"/>
    <w:rsid w:val="007329EE"/>
    <w:rsid w:val="00732B9E"/>
    <w:rsid w:val="007335CA"/>
    <w:rsid w:val="00734650"/>
    <w:rsid w:val="0073488F"/>
    <w:rsid w:val="00734EEF"/>
    <w:rsid w:val="007350CB"/>
    <w:rsid w:val="00735483"/>
    <w:rsid w:val="00736EC5"/>
    <w:rsid w:val="007400B5"/>
    <w:rsid w:val="00740900"/>
    <w:rsid w:val="00740948"/>
    <w:rsid w:val="00741805"/>
    <w:rsid w:val="0074209B"/>
    <w:rsid w:val="007436FA"/>
    <w:rsid w:val="0074558E"/>
    <w:rsid w:val="0074660A"/>
    <w:rsid w:val="00746867"/>
    <w:rsid w:val="00746B3F"/>
    <w:rsid w:val="00747325"/>
    <w:rsid w:val="00747410"/>
    <w:rsid w:val="0074771B"/>
    <w:rsid w:val="0075151F"/>
    <w:rsid w:val="007546E3"/>
    <w:rsid w:val="00754CB8"/>
    <w:rsid w:val="00755FCD"/>
    <w:rsid w:val="00756732"/>
    <w:rsid w:val="00756D59"/>
    <w:rsid w:val="007600D3"/>
    <w:rsid w:val="00763FD1"/>
    <w:rsid w:val="00764251"/>
    <w:rsid w:val="00765020"/>
    <w:rsid w:val="0076506D"/>
    <w:rsid w:val="00765EFC"/>
    <w:rsid w:val="00766472"/>
    <w:rsid w:val="00767BE1"/>
    <w:rsid w:val="007706E7"/>
    <w:rsid w:val="00771ECD"/>
    <w:rsid w:val="007730F6"/>
    <w:rsid w:val="007744B8"/>
    <w:rsid w:val="00774887"/>
    <w:rsid w:val="00774B32"/>
    <w:rsid w:val="0077595F"/>
    <w:rsid w:val="00775A49"/>
    <w:rsid w:val="00775FFD"/>
    <w:rsid w:val="00776F94"/>
    <w:rsid w:val="007772D5"/>
    <w:rsid w:val="007846F1"/>
    <w:rsid w:val="00784E3B"/>
    <w:rsid w:val="00785950"/>
    <w:rsid w:val="007868CA"/>
    <w:rsid w:val="00786BFF"/>
    <w:rsid w:val="00787697"/>
    <w:rsid w:val="00790956"/>
    <w:rsid w:val="007941D0"/>
    <w:rsid w:val="007945B2"/>
    <w:rsid w:val="00794863"/>
    <w:rsid w:val="00794BAE"/>
    <w:rsid w:val="00794CB3"/>
    <w:rsid w:val="00794F79"/>
    <w:rsid w:val="00795AA4"/>
    <w:rsid w:val="00796217"/>
    <w:rsid w:val="00796921"/>
    <w:rsid w:val="00796B7B"/>
    <w:rsid w:val="007A1289"/>
    <w:rsid w:val="007A1471"/>
    <w:rsid w:val="007A1E6B"/>
    <w:rsid w:val="007A40B1"/>
    <w:rsid w:val="007A47C6"/>
    <w:rsid w:val="007A48F4"/>
    <w:rsid w:val="007A4C53"/>
    <w:rsid w:val="007A51EF"/>
    <w:rsid w:val="007A52C5"/>
    <w:rsid w:val="007A6528"/>
    <w:rsid w:val="007A7F0A"/>
    <w:rsid w:val="007B0743"/>
    <w:rsid w:val="007B09B8"/>
    <w:rsid w:val="007B1016"/>
    <w:rsid w:val="007B1071"/>
    <w:rsid w:val="007B107D"/>
    <w:rsid w:val="007B415C"/>
    <w:rsid w:val="007B6CDB"/>
    <w:rsid w:val="007B7CC2"/>
    <w:rsid w:val="007C200B"/>
    <w:rsid w:val="007C2161"/>
    <w:rsid w:val="007C23FA"/>
    <w:rsid w:val="007C358C"/>
    <w:rsid w:val="007C3C89"/>
    <w:rsid w:val="007C4535"/>
    <w:rsid w:val="007C4A33"/>
    <w:rsid w:val="007C4BA3"/>
    <w:rsid w:val="007C7136"/>
    <w:rsid w:val="007C71AC"/>
    <w:rsid w:val="007C7E8B"/>
    <w:rsid w:val="007D0F42"/>
    <w:rsid w:val="007D102A"/>
    <w:rsid w:val="007D33E3"/>
    <w:rsid w:val="007D46D8"/>
    <w:rsid w:val="007D6294"/>
    <w:rsid w:val="007D6C20"/>
    <w:rsid w:val="007D7DC3"/>
    <w:rsid w:val="007E18F9"/>
    <w:rsid w:val="007E1E41"/>
    <w:rsid w:val="007E237E"/>
    <w:rsid w:val="007E4C7A"/>
    <w:rsid w:val="007E524C"/>
    <w:rsid w:val="007E582A"/>
    <w:rsid w:val="007E6A7A"/>
    <w:rsid w:val="007F1102"/>
    <w:rsid w:val="007F2739"/>
    <w:rsid w:val="007F2E4E"/>
    <w:rsid w:val="007F50EB"/>
    <w:rsid w:val="007F6023"/>
    <w:rsid w:val="007F6B05"/>
    <w:rsid w:val="007F7D4C"/>
    <w:rsid w:val="007F7E4D"/>
    <w:rsid w:val="008001E0"/>
    <w:rsid w:val="0080192C"/>
    <w:rsid w:val="00802124"/>
    <w:rsid w:val="0080297A"/>
    <w:rsid w:val="00804059"/>
    <w:rsid w:val="00804980"/>
    <w:rsid w:val="00805618"/>
    <w:rsid w:val="00806C2F"/>
    <w:rsid w:val="00806CA3"/>
    <w:rsid w:val="00807A45"/>
    <w:rsid w:val="008100CC"/>
    <w:rsid w:val="008102DE"/>
    <w:rsid w:val="008119DD"/>
    <w:rsid w:val="00812254"/>
    <w:rsid w:val="00812E0C"/>
    <w:rsid w:val="00813706"/>
    <w:rsid w:val="008149DA"/>
    <w:rsid w:val="00814D50"/>
    <w:rsid w:val="00815329"/>
    <w:rsid w:val="00815A0A"/>
    <w:rsid w:val="0081623C"/>
    <w:rsid w:val="0081649B"/>
    <w:rsid w:val="00816892"/>
    <w:rsid w:val="008200DB"/>
    <w:rsid w:val="0082067A"/>
    <w:rsid w:val="00821E1A"/>
    <w:rsid w:val="008247E1"/>
    <w:rsid w:val="00826091"/>
    <w:rsid w:val="0082664F"/>
    <w:rsid w:val="00826836"/>
    <w:rsid w:val="00826889"/>
    <w:rsid w:val="00826BD1"/>
    <w:rsid w:val="00827F56"/>
    <w:rsid w:val="00831949"/>
    <w:rsid w:val="00835FB8"/>
    <w:rsid w:val="008401DE"/>
    <w:rsid w:val="00840510"/>
    <w:rsid w:val="008409FE"/>
    <w:rsid w:val="008426B4"/>
    <w:rsid w:val="00843A0C"/>
    <w:rsid w:val="00843BF6"/>
    <w:rsid w:val="00845FFE"/>
    <w:rsid w:val="00851B45"/>
    <w:rsid w:val="00851F90"/>
    <w:rsid w:val="008537C2"/>
    <w:rsid w:val="00854295"/>
    <w:rsid w:val="0085471B"/>
    <w:rsid w:val="00856689"/>
    <w:rsid w:val="008573C1"/>
    <w:rsid w:val="00860AA8"/>
    <w:rsid w:val="00862318"/>
    <w:rsid w:val="008629DD"/>
    <w:rsid w:val="00862C72"/>
    <w:rsid w:val="0086602E"/>
    <w:rsid w:val="00867AF4"/>
    <w:rsid w:val="008701B6"/>
    <w:rsid w:val="008703A1"/>
    <w:rsid w:val="00872B35"/>
    <w:rsid w:val="008737CD"/>
    <w:rsid w:val="00873831"/>
    <w:rsid w:val="008742BA"/>
    <w:rsid w:val="00874335"/>
    <w:rsid w:val="008745CF"/>
    <w:rsid w:val="00874E18"/>
    <w:rsid w:val="00875012"/>
    <w:rsid w:val="008759B6"/>
    <w:rsid w:val="00875FD6"/>
    <w:rsid w:val="00876E3B"/>
    <w:rsid w:val="00880919"/>
    <w:rsid w:val="00880F8C"/>
    <w:rsid w:val="00882CAC"/>
    <w:rsid w:val="008830BD"/>
    <w:rsid w:val="008836C4"/>
    <w:rsid w:val="00883EB2"/>
    <w:rsid w:val="00884173"/>
    <w:rsid w:val="00884C86"/>
    <w:rsid w:val="00885C60"/>
    <w:rsid w:val="00885E7D"/>
    <w:rsid w:val="00887571"/>
    <w:rsid w:val="008875BF"/>
    <w:rsid w:val="00890683"/>
    <w:rsid w:val="00890D05"/>
    <w:rsid w:val="0089147F"/>
    <w:rsid w:val="0089157F"/>
    <w:rsid w:val="00891F57"/>
    <w:rsid w:val="008920AA"/>
    <w:rsid w:val="00892CCC"/>
    <w:rsid w:val="00892F4C"/>
    <w:rsid w:val="00893556"/>
    <w:rsid w:val="008937D9"/>
    <w:rsid w:val="00895645"/>
    <w:rsid w:val="00895789"/>
    <w:rsid w:val="008961DD"/>
    <w:rsid w:val="00896501"/>
    <w:rsid w:val="00896A35"/>
    <w:rsid w:val="00897C0B"/>
    <w:rsid w:val="008A38CD"/>
    <w:rsid w:val="008A3D86"/>
    <w:rsid w:val="008A41D3"/>
    <w:rsid w:val="008A581A"/>
    <w:rsid w:val="008A59B8"/>
    <w:rsid w:val="008A63A3"/>
    <w:rsid w:val="008A63C4"/>
    <w:rsid w:val="008A6804"/>
    <w:rsid w:val="008B132B"/>
    <w:rsid w:val="008B17D9"/>
    <w:rsid w:val="008B19E2"/>
    <w:rsid w:val="008B1B44"/>
    <w:rsid w:val="008B2C79"/>
    <w:rsid w:val="008B3095"/>
    <w:rsid w:val="008B3C4B"/>
    <w:rsid w:val="008B49F5"/>
    <w:rsid w:val="008B5283"/>
    <w:rsid w:val="008B631B"/>
    <w:rsid w:val="008B6654"/>
    <w:rsid w:val="008B7BFA"/>
    <w:rsid w:val="008C0200"/>
    <w:rsid w:val="008C0AAE"/>
    <w:rsid w:val="008C1B38"/>
    <w:rsid w:val="008C1E2D"/>
    <w:rsid w:val="008C2BD6"/>
    <w:rsid w:val="008C2D5C"/>
    <w:rsid w:val="008C2EF1"/>
    <w:rsid w:val="008C397B"/>
    <w:rsid w:val="008C4D7E"/>
    <w:rsid w:val="008C5180"/>
    <w:rsid w:val="008C531D"/>
    <w:rsid w:val="008D1018"/>
    <w:rsid w:val="008D16FF"/>
    <w:rsid w:val="008D2B0B"/>
    <w:rsid w:val="008D30F2"/>
    <w:rsid w:val="008D3174"/>
    <w:rsid w:val="008D3EBC"/>
    <w:rsid w:val="008D45DD"/>
    <w:rsid w:val="008D462D"/>
    <w:rsid w:val="008E036F"/>
    <w:rsid w:val="008E24D8"/>
    <w:rsid w:val="008E2586"/>
    <w:rsid w:val="008E3FEC"/>
    <w:rsid w:val="008E45F8"/>
    <w:rsid w:val="008F043B"/>
    <w:rsid w:val="008F0776"/>
    <w:rsid w:val="008F0BE2"/>
    <w:rsid w:val="008F0E68"/>
    <w:rsid w:val="008F11A0"/>
    <w:rsid w:val="008F2F32"/>
    <w:rsid w:val="008F308A"/>
    <w:rsid w:val="008F32AF"/>
    <w:rsid w:val="008F4477"/>
    <w:rsid w:val="008F5A7E"/>
    <w:rsid w:val="008F5FA1"/>
    <w:rsid w:val="008F647E"/>
    <w:rsid w:val="008F7BB4"/>
    <w:rsid w:val="00900FD0"/>
    <w:rsid w:val="00902473"/>
    <w:rsid w:val="009048DD"/>
    <w:rsid w:val="0090657B"/>
    <w:rsid w:val="00906943"/>
    <w:rsid w:val="00907219"/>
    <w:rsid w:val="00910227"/>
    <w:rsid w:val="00910CF4"/>
    <w:rsid w:val="00911309"/>
    <w:rsid w:val="0091316C"/>
    <w:rsid w:val="009148B8"/>
    <w:rsid w:val="00916311"/>
    <w:rsid w:val="0091704F"/>
    <w:rsid w:val="00917EE1"/>
    <w:rsid w:val="00920100"/>
    <w:rsid w:val="00922401"/>
    <w:rsid w:val="00922487"/>
    <w:rsid w:val="00923501"/>
    <w:rsid w:val="009238D1"/>
    <w:rsid w:val="00923913"/>
    <w:rsid w:val="00926376"/>
    <w:rsid w:val="0092665B"/>
    <w:rsid w:val="00926A0B"/>
    <w:rsid w:val="00931723"/>
    <w:rsid w:val="009320A3"/>
    <w:rsid w:val="009323A7"/>
    <w:rsid w:val="00932551"/>
    <w:rsid w:val="00932EC1"/>
    <w:rsid w:val="00933F4A"/>
    <w:rsid w:val="00934450"/>
    <w:rsid w:val="00936030"/>
    <w:rsid w:val="0093611F"/>
    <w:rsid w:val="00936351"/>
    <w:rsid w:val="0093642D"/>
    <w:rsid w:val="00936BFB"/>
    <w:rsid w:val="00937A0D"/>
    <w:rsid w:val="00940071"/>
    <w:rsid w:val="00940ED0"/>
    <w:rsid w:val="00941A65"/>
    <w:rsid w:val="00942944"/>
    <w:rsid w:val="0094331A"/>
    <w:rsid w:val="009438A1"/>
    <w:rsid w:val="00943A09"/>
    <w:rsid w:val="00943AB2"/>
    <w:rsid w:val="00950ADB"/>
    <w:rsid w:val="0095171D"/>
    <w:rsid w:val="00952502"/>
    <w:rsid w:val="00953669"/>
    <w:rsid w:val="0095453F"/>
    <w:rsid w:val="0095491A"/>
    <w:rsid w:val="00954AB3"/>
    <w:rsid w:val="00956061"/>
    <w:rsid w:val="00956E81"/>
    <w:rsid w:val="00957FBC"/>
    <w:rsid w:val="009606EB"/>
    <w:rsid w:val="00961C36"/>
    <w:rsid w:val="00962085"/>
    <w:rsid w:val="00963837"/>
    <w:rsid w:val="00964835"/>
    <w:rsid w:val="009655C2"/>
    <w:rsid w:val="00965FFA"/>
    <w:rsid w:val="009664DB"/>
    <w:rsid w:val="00967120"/>
    <w:rsid w:val="00967266"/>
    <w:rsid w:val="0096768C"/>
    <w:rsid w:val="00967982"/>
    <w:rsid w:val="00972351"/>
    <w:rsid w:val="009738AB"/>
    <w:rsid w:val="00974245"/>
    <w:rsid w:val="009750E3"/>
    <w:rsid w:val="00975FA1"/>
    <w:rsid w:val="0097629E"/>
    <w:rsid w:val="009764E0"/>
    <w:rsid w:val="0097732A"/>
    <w:rsid w:val="009774D3"/>
    <w:rsid w:val="00980F3C"/>
    <w:rsid w:val="00981357"/>
    <w:rsid w:val="0098156E"/>
    <w:rsid w:val="00981A8C"/>
    <w:rsid w:val="00981E20"/>
    <w:rsid w:val="009823EE"/>
    <w:rsid w:val="00982913"/>
    <w:rsid w:val="00984281"/>
    <w:rsid w:val="009860B5"/>
    <w:rsid w:val="00987504"/>
    <w:rsid w:val="00987642"/>
    <w:rsid w:val="009901CF"/>
    <w:rsid w:val="00990F3B"/>
    <w:rsid w:val="00991294"/>
    <w:rsid w:val="00992874"/>
    <w:rsid w:val="009A289B"/>
    <w:rsid w:val="009A35B6"/>
    <w:rsid w:val="009A4892"/>
    <w:rsid w:val="009A53F3"/>
    <w:rsid w:val="009A643E"/>
    <w:rsid w:val="009A6564"/>
    <w:rsid w:val="009A6860"/>
    <w:rsid w:val="009A6EF2"/>
    <w:rsid w:val="009A7065"/>
    <w:rsid w:val="009A7608"/>
    <w:rsid w:val="009B14ED"/>
    <w:rsid w:val="009B17A3"/>
    <w:rsid w:val="009B1A0F"/>
    <w:rsid w:val="009B26F1"/>
    <w:rsid w:val="009B479D"/>
    <w:rsid w:val="009B4F97"/>
    <w:rsid w:val="009B5D4E"/>
    <w:rsid w:val="009B68FD"/>
    <w:rsid w:val="009B6931"/>
    <w:rsid w:val="009C02E0"/>
    <w:rsid w:val="009C0489"/>
    <w:rsid w:val="009C2B39"/>
    <w:rsid w:val="009C2CB9"/>
    <w:rsid w:val="009C4C96"/>
    <w:rsid w:val="009C51C8"/>
    <w:rsid w:val="009C542C"/>
    <w:rsid w:val="009C5F34"/>
    <w:rsid w:val="009D18F4"/>
    <w:rsid w:val="009D1D13"/>
    <w:rsid w:val="009D3D7E"/>
    <w:rsid w:val="009D463C"/>
    <w:rsid w:val="009D468E"/>
    <w:rsid w:val="009D59D7"/>
    <w:rsid w:val="009D6CA5"/>
    <w:rsid w:val="009D723C"/>
    <w:rsid w:val="009D74CD"/>
    <w:rsid w:val="009E07DC"/>
    <w:rsid w:val="009E0C7F"/>
    <w:rsid w:val="009E1F9A"/>
    <w:rsid w:val="009E2195"/>
    <w:rsid w:val="009E3DD4"/>
    <w:rsid w:val="009E4A5D"/>
    <w:rsid w:val="009E5C3E"/>
    <w:rsid w:val="009E67C5"/>
    <w:rsid w:val="009E723C"/>
    <w:rsid w:val="009F031A"/>
    <w:rsid w:val="009F24AE"/>
    <w:rsid w:val="009F2D9A"/>
    <w:rsid w:val="009F368F"/>
    <w:rsid w:val="009F42B8"/>
    <w:rsid w:val="009F4697"/>
    <w:rsid w:val="009F53AC"/>
    <w:rsid w:val="009F544E"/>
    <w:rsid w:val="009F6298"/>
    <w:rsid w:val="009F635D"/>
    <w:rsid w:val="009F64F8"/>
    <w:rsid w:val="009F71F8"/>
    <w:rsid w:val="009F7B4F"/>
    <w:rsid w:val="00A003F7"/>
    <w:rsid w:val="00A00A3C"/>
    <w:rsid w:val="00A00DDC"/>
    <w:rsid w:val="00A0195C"/>
    <w:rsid w:val="00A05338"/>
    <w:rsid w:val="00A06925"/>
    <w:rsid w:val="00A06C4C"/>
    <w:rsid w:val="00A07FB1"/>
    <w:rsid w:val="00A10A86"/>
    <w:rsid w:val="00A10B81"/>
    <w:rsid w:val="00A11D16"/>
    <w:rsid w:val="00A12998"/>
    <w:rsid w:val="00A130F1"/>
    <w:rsid w:val="00A13453"/>
    <w:rsid w:val="00A13B56"/>
    <w:rsid w:val="00A14131"/>
    <w:rsid w:val="00A14339"/>
    <w:rsid w:val="00A144F8"/>
    <w:rsid w:val="00A14878"/>
    <w:rsid w:val="00A16299"/>
    <w:rsid w:val="00A21E98"/>
    <w:rsid w:val="00A22404"/>
    <w:rsid w:val="00A26098"/>
    <w:rsid w:val="00A302B8"/>
    <w:rsid w:val="00A32364"/>
    <w:rsid w:val="00A33CB9"/>
    <w:rsid w:val="00A3454D"/>
    <w:rsid w:val="00A345AA"/>
    <w:rsid w:val="00A353D1"/>
    <w:rsid w:val="00A35B5C"/>
    <w:rsid w:val="00A36AC8"/>
    <w:rsid w:val="00A36ED0"/>
    <w:rsid w:val="00A37DF1"/>
    <w:rsid w:val="00A40359"/>
    <w:rsid w:val="00A40A3F"/>
    <w:rsid w:val="00A40D65"/>
    <w:rsid w:val="00A41D3A"/>
    <w:rsid w:val="00A44F4A"/>
    <w:rsid w:val="00A45717"/>
    <w:rsid w:val="00A47E7B"/>
    <w:rsid w:val="00A47F65"/>
    <w:rsid w:val="00A503BA"/>
    <w:rsid w:val="00A504B5"/>
    <w:rsid w:val="00A50C4A"/>
    <w:rsid w:val="00A52D1B"/>
    <w:rsid w:val="00A53741"/>
    <w:rsid w:val="00A54504"/>
    <w:rsid w:val="00A54EE1"/>
    <w:rsid w:val="00A54F80"/>
    <w:rsid w:val="00A550C1"/>
    <w:rsid w:val="00A55AB6"/>
    <w:rsid w:val="00A56C8D"/>
    <w:rsid w:val="00A5770D"/>
    <w:rsid w:val="00A6094B"/>
    <w:rsid w:val="00A61390"/>
    <w:rsid w:val="00A61B42"/>
    <w:rsid w:val="00A6372C"/>
    <w:rsid w:val="00A64552"/>
    <w:rsid w:val="00A65AF1"/>
    <w:rsid w:val="00A667D2"/>
    <w:rsid w:val="00A67364"/>
    <w:rsid w:val="00A67365"/>
    <w:rsid w:val="00A67ADC"/>
    <w:rsid w:val="00A706E5"/>
    <w:rsid w:val="00A70A72"/>
    <w:rsid w:val="00A72709"/>
    <w:rsid w:val="00A75FC7"/>
    <w:rsid w:val="00A76174"/>
    <w:rsid w:val="00A77FD0"/>
    <w:rsid w:val="00A82E41"/>
    <w:rsid w:val="00A84FBB"/>
    <w:rsid w:val="00A85A6D"/>
    <w:rsid w:val="00A86310"/>
    <w:rsid w:val="00A8756C"/>
    <w:rsid w:val="00A87B1F"/>
    <w:rsid w:val="00A87D68"/>
    <w:rsid w:val="00A928B6"/>
    <w:rsid w:val="00A935F0"/>
    <w:rsid w:val="00A93917"/>
    <w:rsid w:val="00A96301"/>
    <w:rsid w:val="00A97BD0"/>
    <w:rsid w:val="00AA10AC"/>
    <w:rsid w:val="00AA171C"/>
    <w:rsid w:val="00AA28CC"/>
    <w:rsid w:val="00AA35A3"/>
    <w:rsid w:val="00AA3640"/>
    <w:rsid w:val="00AA4773"/>
    <w:rsid w:val="00AA60E4"/>
    <w:rsid w:val="00AA646A"/>
    <w:rsid w:val="00AA7F49"/>
    <w:rsid w:val="00AB0FC1"/>
    <w:rsid w:val="00AB1503"/>
    <w:rsid w:val="00AB1B12"/>
    <w:rsid w:val="00AB2FA8"/>
    <w:rsid w:val="00AB338B"/>
    <w:rsid w:val="00AB3EC2"/>
    <w:rsid w:val="00AB41C7"/>
    <w:rsid w:val="00AB41F8"/>
    <w:rsid w:val="00AB516C"/>
    <w:rsid w:val="00AB6903"/>
    <w:rsid w:val="00AB6C8D"/>
    <w:rsid w:val="00AB7076"/>
    <w:rsid w:val="00AC1EF4"/>
    <w:rsid w:val="00AC226E"/>
    <w:rsid w:val="00AC362F"/>
    <w:rsid w:val="00AC4591"/>
    <w:rsid w:val="00AC494D"/>
    <w:rsid w:val="00AC524A"/>
    <w:rsid w:val="00AC5F2B"/>
    <w:rsid w:val="00AC672C"/>
    <w:rsid w:val="00AD1445"/>
    <w:rsid w:val="00AD17A2"/>
    <w:rsid w:val="00AD1D51"/>
    <w:rsid w:val="00AD31A6"/>
    <w:rsid w:val="00AD586B"/>
    <w:rsid w:val="00AD5CBA"/>
    <w:rsid w:val="00AD75AD"/>
    <w:rsid w:val="00AE1B8B"/>
    <w:rsid w:val="00AE2110"/>
    <w:rsid w:val="00AE3537"/>
    <w:rsid w:val="00AE3705"/>
    <w:rsid w:val="00AE540E"/>
    <w:rsid w:val="00AE599D"/>
    <w:rsid w:val="00AE67CE"/>
    <w:rsid w:val="00AE6948"/>
    <w:rsid w:val="00AE6A60"/>
    <w:rsid w:val="00AE73D4"/>
    <w:rsid w:val="00AE7C42"/>
    <w:rsid w:val="00AF18C5"/>
    <w:rsid w:val="00AF34F1"/>
    <w:rsid w:val="00AF4401"/>
    <w:rsid w:val="00AF5D9B"/>
    <w:rsid w:val="00B00DEE"/>
    <w:rsid w:val="00B018A5"/>
    <w:rsid w:val="00B01FC6"/>
    <w:rsid w:val="00B0227B"/>
    <w:rsid w:val="00B051AA"/>
    <w:rsid w:val="00B062A8"/>
    <w:rsid w:val="00B0719E"/>
    <w:rsid w:val="00B072CE"/>
    <w:rsid w:val="00B10CA5"/>
    <w:rsid w:val="00B1203A"/>
    <w:rsid w:val="00B1251D"/>
    <w:rsid w:val="00B12530"/>
    <w:rsid w:val="00B12700"/>
    <w:rsid w:val="00B13211"/>
    <w:rsid w:val="00B135CE"/>
    <w:rsid w:val="00B13C9A"/>
    <w:rsid w:val="00B13EA3"/>
    <w:rsid w:val="00B156EA"/>
    <w:rsid w:val="00B15EBA"/>
    <w:rsid w:val="00B2058D"/>
    <w:rsid w:val="00B20980"/>
    <w:rsid w:val="00B210CA"/>
    <w:rsid w:val="00B216A4"/>
    <w:rsid w:val="00B2338B"/>
    <w:rsid w:val="00B233D7"/>
    <w:rsid w:val="00B25A4B"/>
    <w:rsid w:val="00B309BF"/>
    <w:rsid w:val="00B31F58"/>
    <w:rsid w:val="00B3212A"/>
    <w:rsid w:val="00B32FED"/>
    <w:rsid w:val="00B33CE2"/>
    <w:rsid w:val="00B34197"/>
    <w:rsid w:val="00B34B3D"/>
    <w:rsid w:val="00B351AD"/>
    <w:rsid w:val="00B35875"/>
    <w:rsid w:val="00B3616E"/>
    <w:rsid w:val="00B3629E"/>
    <w:rsid w:val="00B3699C"/>
    <w:rsid w:val="00B36BAD"/>
    <w:rsid w:val="00B37138"/>
    <w:rsid w:val="00B408FC"/>
    <w:rsid w:val="00B41730"/>
    <w:rsid w:val="00B41DD6"/>
    <w:rsid w:val="00B41F33"/>
    <w:rsid w:val="00B42CB9"/>
    <w:rsid w:val="00B42DD1"/>
    <w:rsid w:val="00B42F39"/>
    <w:rsid w:val="00B43481"/>
    <w:rsid w:val="00B50112"/>
    <w:rsid w:val="00B51856"/>
    <w:rsid w:val="00B51FA8"/>
    <w:rsid w:val="00B531F8"/>
    <w:rsid w:val="00B546A6"/>
    <w:rsid w:val="00B548A1"/>
    <w:rsid w:val="00B5513F"/>
    <w:rsid w:val="00B56A47"/>
    <w:rsid w:val="00B607C6"/>
    <w:rsid w:val="00B60F18"/>
    <w:rsid w:val="00B62C5A"/>
    <w:rsid w:val="00B647FD"/>
    <w:rsid w:val="00B64DA5"/>
    <w:rsid w:val="00B67B55"/>
    <w:rsid w:val="00B67B8F"/>
    <w:rsid w:val="00B67F8D"/>
    <w:rsid w:val="00B7035F"/>
    <w:rsid w:val="00B70620"/>
    <w:rsid w:val="00B70771"/>
    <w:rsid w:val="00B71F67"/>
    <w:rsid w:val="00B73549"/>
    <w:rsid w:val="00B7403F"/>
    <w:rsid w:val="00B741B3"/>
    <w:rsid w:val="00B74FDA"/>
    <w:rsid w:val="00B75818"/>
    <w:rsid w:val="00B75C4D"/>
    <w:rsid w:val="00B77A53"/>
    <w:rsid w:val="00B803F3"/>
    <w:rsid w:val="00B809A5"/>
    <w:rsid w:val="00B80EAB"/>
    <w:rsid w:val="00B81745"/>
    <w:rsid w:val="00B82F3C"/>
    <w:rsid w:val="00B833FB"/>
    <w:rsid w:val="00B84C4F"/>
    <w:rsid w:val="00B856C1"/>
    <w:rsid w:val="00B86B1D"/>
    <w:rsid w:val="00B8760A"/>
    <w:rsid w:val="00B87D93"/>
    <w:rsid w:val="00B90346"/>
    <w:rsid w:val="00B9152F"/>
    <w:rsid w:val="00B91855"/>
    <w:rsid w:val="00B91B7A"/>
    <w:rsid w:val="00B92926"/>
    <w:rsid w:val="00B92CB9"/>
    <w:rsid w:val="00B92E52"/>
    <w:rsid w:val="00B93D3F"/>
    <w:rsid w:val="00B94D7A"/>
    <w:rsid w:val="00B9507B"/>
    <w:rsid w:val="00B9549F"/>
    <w:rsid w:val="00B958B0"/>
    <w:rsid w:val="00B95CAF"/>
    <w:rsid w:val="00B97ED9"/>
    <w:rsid w:val="00BA04E2"/>
    <w:rsid w:val="00BA0B74"/>
    <w:rsid w:val="00BA1B91"/>
    <w:rsid w:val="00BA26E0"/>
    <w:rsid w:val="00BA2ABB"/>
    <w:rsid w:val="00BA346B"/>
    <w:rsid w:val="00BA37ED"/>
    <w:rsid w:val="00BA41B1"/>
    <w:rsid w:val="00BA4EA0"/>
    <w:rsid w:val="00BA6406"/>
    <w:rsid w:val="00BA6BA9"/>
    <w:rsid w:val="00BA7DBB"/>
    <w:rsid w:val="00BB0231"/>
    <w:rsid w:val="00BB1010"/>
    <w:rsid w:val="00BB1A53"/>
    <w:rsid w:val="00BB256E"/>
    <w:rsid w:val="00BB2580"/>
    <w:rsid w:val="00BB265F"/>
    <w:rsid w:val="00BB518A"/>
    <w:rsid w:val="00BB5C0E"/>
    <w:rsid w:val="00BB6B2A"/>
    <w:rsid w:val="00BB6E81"/>
    <w:rsid w:val="00BC0967"/>
    <w:rsid w:val="00BC2459"/>
    <w:rsid w:val="00BC3473"/>
    <w:rsid w:val="00BC55D6"/>
    <w:rsid w:val="00BC574C"/>
    <w:rsid w:val="00BC57F1"/>
    <w:rsid w:val="00BC5BE8"/>
    <w:rsid w:val="00BC6C4B"/>
    <w:rsid w:val="00BC7043"/>
    <w:rsid w:val="00BC793E"/>
    <w:rsid w:val="00BD0437"/>
    <w:rsid w:val="00BD2007"/>
    <w:rsid w:val="00BD26F5"/>
    <w:rsid w:val="00BD6065"/>
    <w:rsid w:val="00BD674B"/>
    <w:rsid w:val="00BD6D95"/>
    <w:rsid w:val="00BD7F9F"/>
    <w:rsid w:val="00BE1A0F"/>
    <w:rsid w:val="00BE75BD"/>
    <w:rsid w:val="00BE787B"/>
    <w:rsid w:val="00BE7896"/>
    <w:rsid w:val="00BF1B67"/>
    <w:rsid w:val="00BF1BB4"/>
    <w:rsid w:val="00BF1BE1"/>
    <w:rsid w:val="00BF234A"/>
    <w:rsid w:val="00BF3237"/>
    <w:rsid w:val="00BF33C0"/>
    <w:rsid w:val="00BF3423"/>
    <w:rsid w:val="00BF34CE"/>
    <w:rsid w:val="00BF3511"/>
    <w:rsid w:val="00BF3580"/>
    <w:rsid w:val="00BF468E"/>
    <w:rsid w:val="00BF57B7"/>
    <w:rsid w:val="00BF6655"/>
    <w:rsid w:val="00BF7A30"/>
    <w:rsid w:val="00BF7ADF"/>
    <w:rsid w:val="00C00A55"/>
    <w:rsid w:val="00C024C7"/>
    <w:rsid w:val="00C02D5A"/>
    <w:rsid w:val="00C030BD"/>
    <w:rsid w:val="00C0391C"/>
    <w:rsid w:val="00C04266"/>
    <w:rsid w:val="00C043FC"/>
    <w:rsid w:val="00C050AE"/>
    <w:rsid w:val="00C051A3"/>
    <w:rsid w:val="00C05D59"/>
    <w:rsid w:val="00C06E59"/>
    <w:rsid w:val="00C07955"/>
    <w:rsid w:val="00C0795F"/>
    <w:rsid w:val="00C1045B"/>
    <w:rsid w:val="00C10E1F"/>
    <w:rsid w:val="00C10E2E"/>
    <w:rsid w:val="00C11968"/>
    <w:rsid w:val="00C11B97"/>
    <w:rsid w:val="00C14357"/>
    <w:rsid w:val="00C14A50"/>
    <w:rsid w:val="00C14D1C"/>
    <w:rsid w:val="00C154E9"/>
    <w:rsid w:val="00C156E9"/>
    <w:rsid w:val="00C1644D"/>
    <w:rsid w:val="00C167C7"/>
    <w:rsid w:val="00C17B78"/>
    <w:rsid w:val="00C17E65"/>
    <w:rsid w:val="00C20199"/>
    <w:rsid w:val="00C20AB3"/>
    <w:rsid w:val="00C214B9"/>
    <w:rsid w:val="00C220A6"/>
    <w:rsid w:val="00C239A7"/>
    <w:rsid w:val="00C268AE"/>
    <w:rsid w:val="00C30082"/>
    <w:rsid w:val="00C30845"/>
    <w:rsid w:val="00C321A5"/>
    <w:rsid w:val="00C32B48"/>
    <w:rsid w:val="00C32CCE"/>
    <w:rsid w:val="00C32F74"/>
    <w:rsid w:val="00C3314F"/>
    <w:rsid w:val="00C340A4"/>
    <w:rsid w:val="00C34DC8"/>
    <w:rsid w:val="00C36FB8"/>
    <w:rsid w:val="00C37787"/>
    <w:rsid w:val="00C40C72"/>
    <w:rsid w:val="00C42DB7"/>
    <w:rsid w:val="00C42EE3"/>
    <w:rsid w:val="00C43971"/>
    <w:rsid w:val="00C43EBE"/>
    <w:rsid w:val="00C44022"/>
    <w:rsid w:val="00C44C50"/>
    <w:rsid w:val="00C45718"/>
    <w:rsid w:val="00C46C79"/>
    <w:rsid w:val="00C47030"/>
    <w:rsid w:val="00C47792"/>
    <w:rsid w:val="00C47B9F"/>
    <w:rsid w:val="00C47F78"/>
    <w:rsid w:val="00C500F7"/>
    <w:rsid w:val="00C50552"/>
    <w:rsid w:val="00C50B73"/>
    <w:rsid w:val="00C52EF1"/>
    <w:rsid w:val="00C530F4"/>
    <w:rsid w:val="00C537F9"/>
    <w:rsid w:val="00C5384B"/>
    <w:rsid w:val="00C54EFA"/>
    <w:rsid w:val="00C56771"/>
    <w:rsid w:val="00C56C19"/>
    <w:rsid w:val="00C56F14"/>
    <w:rsid w:val="00C57921"/>
    <w:rsid w:val="00C57ADE"/>
    <w:rsid w:val="00C601C2"/>
    <w:rsid w:val="00C609FF"/>
    <w:rsid w:val="00C61E45"/>
    <w:rsid w:val="00C64066"/>
    <w:rsid w:val="00C641EC"/>
    <w:rsid w:val="00C659FF"/>
    <w:rsid w:val="00C65AF2"/>
    <w:rsid w:val="00C65EA9"/>
    <w:rsid w:val="00C65F5D"/>
    <w:rsid w:val="00C66CC8"/>
    <w:rsid w:val="00C66FC7"/>
    <w:rsid w:val="00C6731B"/>
    <w:rsid w:val="00C67D22"/>
    <w:rsid w:val="00C70181"/>
    <w:rsid w:val="00C71153"/>
    <w:rsid w:val="00C713F4"/>
    <w:rsid w:val="00C72205"/>
    <w:rsid w:val="00C72253"/>
    <w:rsid w:val="00C731AF"/>
    <w:rsid w:val="00C7379B"/>
    <w:rsid w:val="00C742CB"/>
    <w:rsid w:val="00C7557D"/>
    <w:rsid w:val="00C7569E"/>
    <w:rsid w:val="00C75882"/>
    <w:rsid w:val="00C773FE"/>
    <w:rsid w:val="00C7753E"/>
    <w:rsid w:val="00C804D8"/>
    <w:rsid w:val="00C80982"/>
    <w:rsid w:val="00C81432"/>
    <w:rsid w:val="00C81BC7"/>
    <w:rsid w:val="00C8239B"/>
    <w:rsid w:val="00C82CB9"/>
    <w:rsid w:val="00C83116"/>
    <w:rsid w:val="00C8487C"/>
    <w:rsid w:val="00C85311"/>
    <w:rsid w:val="00C86632"/>
    <w:rsid w:val="00C87B48"/>
    <w:rsid w:val="00C87EC2"/>
    <w:rsid w:val="00C908C8"/>
    <w:rsid w:val="00C91544"/>
    <w:rsid w:val="00C915B1"/>
    <w:rsid w:val="00C91AC4"/>
    <w:rsid w:val="00C91D18"/>
    <w:rsid w:val="00C92153"/>
    <w:rsid w:val="00C96E9E"/>
    <w:rsid w:val="00C971AC"/>
    <w:rsid w:val="00CA01FF"/>
    <w:rsid w:val="00CA12E0"/>
    <w:rsid w:val="00CA1A4F"/>
    <w:rsid w:val="00CA214B"/>
    <w:rsid w:val="00CA44A4"/>
    <w:rsid w:val="00CA478E"/>
    <w:rsid w:val="00CA5B56"/>
    <w:rsid w:val="00CA60D7"/>
    <w:rsid w:val="00CA6CEE"/>
    <w:rsid w:val="00CA7105"/>
    <w:rsid w:val="00CA7720"/>
    <w:rsid w:val="00CB00C6"/>
    <w:rsid w:val="00CB0BEA"/>
    <w:rsid w:val="00CB0CC8"/>
    <w:rsid w:val="00CB3D80"/>
    <w:rsid w:val="00CB5160"/>
    <w:rsid w:val="00CB5D97"/>
    <w:rsid w:val="00CB68FF"/>
    <w:rsid w:val="00CB6922"/>
    <w:rsid w:val="00CB6B14"/>
    <w:rsid w:val="00CB7194"/>
    <w:rsid w:val="00CB75EB"/>
    <w:rsid w:val="00CC077A"/>
    <w:rsid w:val="00CC1161"/>
    <w:rsid w:val="00CC1A0C"/>
    <w:rsid w:val="00CC2AA8"/>
    <w:rsid w:val="00CC40C7"/>
    <w:rsid w:val="00CC437F"/>
    <w:rsid w:val="00CC56A5"/>
    <w:rsid w:val="00CC6DDB"/>
    <w:rsid w:val="00CD1DB3"/>
    <w:rsid w:val="00CD4013"/>
    <w:rsid w:val="00CD529A"/>
    <w:rsid w:val="00CD5FCE"/>
    <w:rsid w:val="00CD6594"/>
    <w:rsid w:val="00CD7D71"/>
    <w:rsid w:val="00CE0292"/>
    <w:rsid w:val="00CE061A"/>
    <w:rsid w:val="00CE56CD"/>
    <w:rsid w:val="00CE5B1C"/>
    <w:rsid w:val="00CE5B26"/>
    <w:rsid w:val="00CE64AE"/>
    <w:rsid w:val="00CE67F4"/>
    <w:rsid w:val="00CE7672"/>
    <w:rsid w:val="00CE77B0"/>
    <w:rsid w:val="00CF0E1D"/>
    <w:rsid w:val="00CF1066"/>
    <w:rsid w:val="00CF1EEA"/>
    <w:rsid w:val="00CF2CCE"/>
    <w:rsid w:val="00CF2F90"/>
    <w:rsid w:val="00CF4431"/>
    <w:rsid w:val="00D00199"/>
    <w:rsid w:val="00D043FA"/>
    <w:rsid w:val="00D051A9"/>
    <w:rsid w:val="00D052CE"/>
    <w:rsid w:val="00D05751"/>
    <w:rsid w:val="00D05C98"/>
    <w:rsid w:val="00D05CA5"/>
    <w:rsid w:val="00D06370"/>
    <w:rsid w:val="00D065AA"/>
    <w:rsid w:val="00D069BE"/>
    <w:rsid w:val="00D07E0B"/>
    <w:rsid w:val="00D123C9"/>
    <w:rsid w:val="00D128F3"/>
    <w:rsid w:val="00D13144"/>
    <w:rsid w:val="00D13FD2"/>
    <w:rsid w:val="00D20233"/>
    <w:rsid w:val="00D20A9B"/>
    <w:rsid w:val="00D22F1F"/>
    <w:rsid w:val="00D23E99"/>
    <w:rsid w:val="00D24390"/>
    <w:rsid w:val="00D2456F"/>
    <w:rsid w:val="00D2536F"/>
    <w:rsid w:val="00D25952"/>
    <w:rsid w:val="00D25A49"/>
    <w:rsid w:val="00D27D55"/>
    <w:rsid w:val="00D3144E"/>
    <w:rsid w:val="00D323D8"/>
    <w:rsid w:val="00D34300"/>
    <w:rsid w:val="00D35EBF"/>
    <w:rsid w:val="00D3657A"/>
    <w:rsid w:val="00D40042"/>
    <w:rsid w:val="00D4021E"/>
    <w:rsid w:val="00D40432"/>
    <w:rsid w:val="00D40814"/>
    <w:rsid w:val="00D414E8"/>
    <w:rsid w:val="00D437BC"/>
    <w:rsid w:val="00D44A49"/>
    <w:rsid w:val="00D4550C"/>
    <w:rsid w:val="00D46384"/>
    <w:rsid w:val="00D4798E"/>
    <w:rsid w:val="00D5067B"/>
    <w:rsid w:val="00D50CEF"/>
    <w:rsid w:val="00D5368C"/>
    <w:rsid w:val="00D57998"/>
    <w:rsid w:val="00D57A17"/>
    <w:rsid w:val="00D57F63"/>
    <w:rsid w:val="00D60375"/>
    <w:rsid w:val="00D60E4C"/>
    <w:rsid w:val="00D61177"/>
    <w:rsid w:val="00D61DA5"/>
    <w:rsid w:val="00D635E0"/>
    <w:rsid w:val="00D646D7"/>
    <w:rsid w:val="00D65122"/>
    <w:rsid w:val="00D664CD"/>
    <w:rsid w:val="00D674FF"/>
    <w:rsid w:val="00D703CA"/>
    <w:rsid w:val="00D70AE9"/>
    <w:rsid w:val="00D7342D"/>
    <w:rsid w:val="00D73D00"/>
    <w:rsid w:val="00D741E2"/>
    <w:rsid w:val="00D75290"/>
    <w:rsid w:val="00D75D0B"/>
    <w:rsid w:val="00D75E7C"/>
    <w:rsid w:val="00D760C3"/>
    <w:rsid w:val="00D76BCE"/>
    <w:rsid w:val="00D774D6"/>
    <w:rsid w:val="00D8082E"/>
    <w:rsid w:val="00D80D57"/>
    <w:rsid w:val="00D81AB7"/>
    <w:rsid w:val="00D8313E"/>
    <w:rsid w:val="00D8341C"/>
    <w:rsid w:val="00D834DA"/>
    <w:rsid w:val="00D83C4B"/>
    <w:rsid w:val="00D85668"/>
    <w:rsid w:val="00D86954"/>
    <w:rsid w:val="00D9087C"/>
    <w:rsid w:val="00D915AA"/>
    <w:rsid w:val="00D9172E"/>
    <w:rsid w:val="00D91989"/>
    <w:rsid w:val="00D91BC7"/>
    <w:rsid w:val="00D936D6"/>
    <w:rsid w:val="00D93B44"/>
    <w:rsid w:val="00D94A82"/>
    <w:rsid w:val="00D95104"/>
    <w:rsid w:val="00D952F4"/>
    <w:rsid w:val="00D96A8B"/>
    <w:rsid w:val="00D9752D"/>
    <w:rsid w:val="00D97627"/>
    <w:rsid w:val="00D97B77"/>
    <w:rsid w:val="00DA03F6"/>
    <w:rsid w:val="00DA074C"/>
    <w:rsid w:val="00DA0B80"/>
    <w:rsid w:val="00DA1752"/>
    <w:rsid w:val="00DA1E1B"/>
    <w:rsid w:val="00DA206D"/>
    <w:rsid w:val="00DA3667"/>
    <w:rsid w:val="00DA395A"/>
    <w:rsid w:val="00DA3C64"/>
    <w:rsid w:val="00DA48C3"/>
    <w:rsid w:val="00DA5838"/>
    <w:rsid w:val="00DA71CC"/>
    <w:rsid w:val="00DA785C"/>
    <w:rsid w:val="00DA79FB"/>
    <w:rsid w:val="00DB226C"/>
    <w:rsid w:val="00DB352B"/>
    <w:rsid w:val="00DB41C5"/>
    <w:rsid w:val="00DB4401"/>
    <w:rsid w:val="00DB468A"/>
    <w:rsid w:val="00DB53A0"/>
    <w:rsid w:val="00DB5AD2"/>
    <w:rsid w:val="00DB5FEA"/>
    <w:rsid w:val="00DB74C6"/>
    <w:rsid w:val="00DB7814"/>
    <w:rsid w:val="00DB7BCE"/>
    <w:rsid w:val="00DC46EC"/>
    <w:rsid w:val="00DC5439"/>
    <w:rsid w:val="00DC58EF"/>
    <w:rsid w:val="00DC60E3"/>
    <w:rsid w:val="00DC686D"/>
    <w:rsid w:val="00DC7439"/>
    <w:rsid w:val="00DC771C"/>
    <w:rsid w:val="00DC7F8E"/>
    <w:rsid w:val="00DD01FC"/>
    <w:rsid w:val="00DD0E70"/>
    <w:rsid w:val="00DD17E5"/>
    <w:rsid w:val="00DD190A"/>
    <w:rsid w:val="00DD2676"/>
    <w:rsid w:val="00DD384C"/>
    <w:rsid w:val="00DD4CF7"/>
    <w:rsid w:val="00DD4F4E"/>
    <w:rsid w:val="00DD5D3C"/>
    <w:rsid w:val="00DD650D"/>
    <w:rsid w:val="00DD66F4"/>
    <w:rsid w:val="00DD7F60"/>
    <w:rsid w:val="00DE019C"/>
    <w:rsid w:val="00DE03C4"/>
    <w:rsid w:val="00DE1A28"/>
    <w:rsid w:val="00DE1B26"/>
    <w:rsid w:val="00DE26FA"/>
    <w:rsid w:val="00DE2E16"/>
    <w:rsid w:val="00DE3D67"/>
    <w:rsid w:val="00DE4410"/>
    <w:rsid w:val="00DE4891"/>
    <w:rsid w:val="00DE4F98"/>
    <w:rsid w:val="00DE564D"/>
    <w:rsid w:val="00DE56AB"/>
    <w:rsid w:val="00DE5E83"/>
    <w:rsid w:val="00DE686E"/>
    <w:rsid w:val="00DE6ABF"/>
    <w:rsid w:val="00DF1B45"/>
    <w:rsid w:val="00DF2B57"/>
    <w:rsid w:val="00DF4C51"/>
    <w:rsid w:val="00DF4D5C"/>
    <w:rsid w:val="00DF7E25"/>
    <w:rsid w:val="00DF7E5E"/>
    <w:rsid w:val="00E00EFA"/>
    <w:rsid w:val="00E0126A"/>
    <w:rsid w:val="00E02769"/>
    <w:rsid w:val="00E02AA3"/>
    <w:rsid w:val="00E04F92"/>
    <w:rsid w:val="00E07D0A"/>
    <w:rsid w:val="00E107B9"/>
    <w:rsid w:val="00E11CF8"/>
    <w:rsid w:val="00E11EEB"/>
    <w:rsid w:val="00E1337D"/>
    <w:rsid w:val="00E15292"/>
    <w:rsid w:val="00E177CA"/>
    <w:rsid w:val="00E17A94"/>
    <w:rsid w:val="00E17FD1"/>
    <w:rsid w:val="00E17FEB"/>
    <w:rsid w:val="00E206C8"/>
    <w:rsid w:val="00E20E2A"/>
    <w:rsid w:val="00E22AFB"/>
    <w:rsid w:val="00E23479"/>
    <w:rsid w:val="00E23ECE"/>
    <w:rsid w:val="00E24A22"/>
    <w:rsid w:val="00E24FE2"/>
    <w:rsid w:val="00E25EB0"/>
    <w:rsid w:val="00E26076"/>
    <w:rsid w:val="00E2618B"/>
    <w:rsid w:val="00E2673D"/>
    <w:rsid w:val="00E267DB"/>
    <w:rsid w:val="00E26C71"/>
    <w:rsid w:val="00E30281"/>
    <w:rsid w:val="00E30602"/>
    <w:rsid w:val="00E3481F"/>
    <w:rsid w:val="00E34B56"/>
    <w:rsid w:val="00E356D8"/>
    <w:rsid w:val="00E402BE"/>
    <w:rsid w:val="00E4140E"/>
    <w:rsid w:val="00E41D7A"/>
    <w:rsid w:val="00E430DF"/>
    <w:rsid w:val="00E430ED"/>
    <w:rsid w:val="00E4341C"/>
    <w:rsid w:val="00E4353A"/>
    <w:rsid w:val="00E43A28"/>
    <w:rsid w:val="00E46FFA"/>
    <w:rsid w:val="00E516B0"/>
    <w:rsid w:val="00E5319B"/>
    <w:rsid w:val="00E53899"/>
    <w:rsid w:val="00E53D7D"/>
    <w:rsid w:val="00E546B5"/>
    <w:rsid w:val="00E55741"/>
    <w:rsid w:val="00E55F86"/>
    <w:rsid w:val="00E56813"/>
    <w:rsid w:val="00E57648"/>
    <w:rsid w:val="00E60067"/>
    <w:rsid w:val="00E620B6"/>
    <w:rsid w:val="00E62793"/>
    <w:rsid w:val="00E62896"/>
    <w:rsid w:val="00E63900"/>
    <w:rsid w:val="00E63B36"/>
    <w:rsid w:val="00E6526A"/>
    <w:rsid w:val="00E66E6C"/>
    <w:rsid w:val="00E670D7"/>
    <w:rsid w:val="00E70713"/>
    <w:rsid w:val="00E70E22"/>
    <w:rsid w:val="00E7241D"/>
    <w:rsid w:val="00E74669"/>
    <w:rsid w:val="00E746CD"/>
    <w:rsid w:val="00E76EC2"/>
    <w:rsid w:val="00E7716A"/>
    <w:rsid w:val="00E808E8"/>
    <w:rsid w:val="00E80EFA"/>
    <w:rsid w:val="00E83817"/>
    <w:rsid w:val="00E83834"/>
    <w:rsid w:val="00E83F09"/>
    <w:rsid w:val="00E848FE"/>
    <w:rsid w:val="00E85A3C"/>
    <w:rsid w:val="00E85FDF"/>
    <w:rsid w:val="00E8691B"/>
    <w:rsid w:val="00E86E4E"/>
    <w:rsid w:val="00E87A52"/>
    <w:rsid w:val="00E87C75"/>
    <w:rsid w:val="00E90785"/>
    <w:rsid w:val="00E90B27"/>
    <w:rsid w:val="00E92F6A"/>
    <w:rsid w:val="00E93400"/>
    <w:rsid w:val="00E94DB0"/>
    <w:rsid w:val="00E9663B"/>
    <w:rsid w:val="00EA048D"/>
    <w:rsid w:val="00EA0646"/>
    <w:rsid w:val="00EA09F1"/>
    <w:rsid w:val="00EA1CC8"/>
    <w:rsid w:val="00EA24C2"/>
    <w:rsid w:val="00EA361A"/>
    <w:rsid w:val="00EA5916"/>
    <w:rsid w:val="00EA5AF8"/>
    <w:rsid w:val="00EA5FEF"/>
    <w:rsid w:val="00EA64EE"/>
    <w:rsid w:val="00EA6896"/>
    <w:rsid w:val="00EA6B8C"/>
    <w:rsid w:val="00EA7DBE"/>
    <w:rsid w:val="00EB0B1D"/>
    <w:rsid w:val="00EB11A9"/>
    <w:rsid w:val="00EB124B"/>
    <w:rsid w:val="00EB31BC"/>
    <w:rsid w:val="00EB3E55"/>
    <w:rsid w:val="00EB4240"/>
    <w:rsid w:val="00EB55F5"/>
    <w:rsid w:val="00EB7083"/>
    <w:rsid w:val="00EB7632"/>
    <w:rsid w:val="00EC0447"/>
    <w:rsid w:val="00EC0C87"/>
    <w:rsid w:val="00EC1BB9"/>
    <w:rsid w:val="00EC2F08"/>
    <w:rsid w:val="00EC34AE"/>
    <w:rsid w:val="00EC3850"/>
    <w:rsid w:val="00EC4652"/>
    <w:rsid w:val="00EC59E4"/>
    <w:rsid w:val="00EC5C1B"/>
    <w:rsid w:val="00EC5ECC"/>
    <w:rsid w:val="00EC6DA6"/>
    <w:rsid w:val="00ED18A2"/>
    <w:rsid w:val="00ED2209"/>
    <w:rsid w:val="00ED2339"/>
    <w:rsid w:val="00ED28D4"/>
    <w:rsid w:val="00ED29CC"/>
    <w:rsid w:val="00ED42FA"/>
    <w:rsid w:val="00ED523C"/>
    <w:rsid w:val="00ED5887"/>
    <w:rsid w:val="00EE043C"/>
    <w:rsid w:val="00EE0B2C"/>
    <w:rsid w:val="00EE0BF2"/>
    <w:rsid w:val="00EE1032"/>
    <w:rsid w:val="00EE1A35"/>
    <w:rsid w:val="00EE3551"/>
    <w:rsid w:val="00EE3B0C"/>
    <w:rsid w:val="00EE4967"/>
    <w:rsid w:val="00EE65A8"/>
    <w:rsid w:val="00EF0016"/>
    <w:rsid w:val="00EF14F9"/>
    <w:rsid w:val="00EF1AB4"/>
    <w:rsid w:val="00EF20EB"/>
    <w:rsid w:val="00EF3719"/>
    <w:rsid w:val="00EF3FB3"/>
    <w:rsid w:val="00EF474E"/>
    <w:rsid w:val="00EF4C92"/>
    <w:rsid w:val="00EF55A0"/>
    <w:rsid w:val="00EF5705"/>
    <w:rsid w:val="00EF747C"/>
    <w:rsid w:val="00EF762B"/>
    <w:rsid w:val="00F00B6F"/>
    <w:rsid w:val="00F00DF4"/>
    <w:rsid w:val="00F02510"/>
    <w:rsid w:val="00F02FA4"/>
    <w:rsid w:val="00F0427F"/>
    <w:rsid w:val="00F042DA"/>
    <w:rsid w:val="00F04DB7"/>
    <w:rsid w:val="00F05091"/>
    <w:rsid w:val="00F0607E"/>
    <w:rsid w:val="00F06511"/>
    <w:rsid w:val="00F071AC"/>
    <w:rsid w:val="00F0735B"/>
    <w:rsid w:val="00F0740A"/>
    <w:rsid w:val="00F115B1"/>
    <w:rsid w:val="00F1188E"/>
    <w:rsid w:val="00F11E66"/>
    <w:rsid w:val="00F12794"/>
    <w:rsid w:val="00F13182"/>
    <w:rsid w:val="00F14E27"/>
    <w:rsid w:val="00F1506C"/>
    <w:rsid w:val="00F16E52"/>
    <w:rsid w:val="00F177EC"/>
    <w:rsid w:val="00F17C40"/>
    <w:rsid w:val="00F17FC6"/>
    <w:rsid w:val="00F201AB"/>
    <w:rsid w:val="00F20821"/>
    <w:rsid w:val="00F20FA1"/>
    <w:rsid w:val="00F21877"/>
    <w:rsid w:val="00F233A3"/>
    <w:rsid w:val="00F244AF"/>
    <w:rsid w:val="00F24869"/>
    <w:rsid w:val="00F25DD0"/>
    <w:rsid w:val="00F271C6"/>
    <w:rsid w:val="00F308C4"/>
    <w:rsid w:val="00F30D0B"/>
    <w:rsid w:val="00F31763"/>
    <w:rsid w:val="00F329C5"/>
    <w:rsid w:val="00F32C35"/>
    <w:rsid w:val="00F32D33"/>
    <w:rsid w:val="00F32EE0"/>
    <w:rsid w:val="00F336BF"/>
    <w:rsid w:val="00F348A7"/>
    <w:rsid w:val="00F357D0"/>
    <w:rsid w:val="00F373D3"/>
    <w:rsid w:val="00F40E1E"/>
    <w:rsid w:val="00F410C3"/>
    <w:rsid w:val="00F413E6"/>
    <w:rsid w:val="00F42388"/>
    <w:rsid w:val="00F438D9"/>
    <w:rsid w:val="00F44D39"/>
    <w:rsid w:val="00F464E2"/>
    <w:rsid w:val="00F467EB"/>
    <w:rsid w:val="00F47B6B"/>
    <w:rsid w:val="00F5137B"/>
    <w:rsid w:val="00F52395"/>
    <w:rsid w:val="00F53057"/>
    <w:rsid w:val="00F53253"/>
    <w:rsid w:val="00F54972"/>
    <w:rsid w:val="00F5698C"/>
    <w:rsid w:val="00F57645"/>
    <w:rsid w:val="00F60463"/>
    <w:rsid w:val="00F604A7"/>
    <w:rsid w:val="00F610C5"/>
    <w:rsid w:val="00F6178F"/>
    <w:rsid w:val="00F61D0A"/>
    <w:rsid w:val="00F62439"/>
    <w:rsid w:val="00F62E23"/>
    <w:rsid w:val="00F646D2"/>
    <w:rsid w:val="00F64DB5"/>
    <w:rsid w:val="00F652BD"/>
    <w:rsid w:val="00F70783"/>
    <w:rsid w:val="00F71772"/>
    <w:rsid w:val="00F71FE9"/>
    <w:rsid w:val="00F7365A"/>
    <w:rsid w:val="00F75950"/>
    <w:rsid w:val="00F75F2A"/>
    <w:rsid w:val="00F77C4D"/>
    <w:rsid w:val="00F8006C"/>
    <w:rsid w:val="00F80C34"/>
    <w:rsid w:val="00F815DA"/>
    <w:rsid w:val="00F81C16"/>
    <w:rsid w:val="00F823C5"/>
    <w:rsid w:val="00F83298"/>
    <w:rsid w:val="00F838EF"/>
    <w:rsid w:val="00F8403E"/>
    <w:rsid w:val="00F865B8"/>
    <w:rsid w:val="00F86B06"/>
    <w:rsid w:val="00F90628"/>
    <w:rsid w:val="00F9401F"/>
    <w:rsid w:val="00F951A2"/>
    <w:rsid w:val="00F9596C"/>
    <w:rsid w:val="00F95D06"/>
    <w:rsid w:val="00F95EEB"/>
    <w:rsid w:val="00F96542"/>
    <w:rsid w:val="00F96B7E"/>
    <w:rsid w:val="00FA07FB"/>
    <w:rsid w:val="00FA0CCE"/>
    <w:rsid w:val="00FA12BF"/>
    <w:rsid w:val="00FA14E5"/>
    <w:rsid w:val="00FA262D"/>
    <w:rsid w:val="00FA412B"/>
    <w:rsid w:val="00FA4416"/>
    <w:rsid w:val="00FA48C8"/>
    <w:rsid w:val="00FA5996"/>
    <w:rsid w:val="00FA6097"/>
    <w:rsid w:val="00FA6E3D"/>
    <w:rsid w:val="00FB0122"/>
    <w:rsid w:val="00FB0AED"/>
    <w:rsid w:val="00FB19AB"/>
    <w:rsid w:val="00FB1CF5"/>
    <w:rsid w:val="00FB3ED0"/>
    <w:rsid w:val="00FB5E85"/>
    <w:rsid w:val="00FB6368"/>
    <w:rsid w:val="00FB7AE4"/>
    <w:rsid w:val="00FC0D63"/>
    <w:rsid w:val="00FC106D"/>
    <w:rsid w:val="00FC20C1"/>
    <w:rsid w:val="00FC4745"/>
    <w:rsid w:val="00FC4AF8"/>
    <w:rsid w:val="00FC4CBA"/>
    <w:rsid w:val="00FC4EF6"/>
    <w:rsid w:val="00FC6033"/>
    <w:rsid w:val="00FC64AA"/>
    <w:rsid w:val="00FC68BB"/>
    <w:rsid w:val="00FC69A7"/>
    <w:rsid w:val="00FD1A4C"/>
    <w:rsid w:val="00FD1E29"/>
    <w:rsid w:val="00FD1EF7"/>
    <w:rsid w:val="00FD2B9C"/>
    <w:rsid w:val="00FD3171"/>
    <w:rsid w:val="00FD329D"/>
    <w:rsid w:val="00FD47BA"/>
    <w:rsid w:val="00FD4D9F"/>
    <w:rsid w:val="00FD4F98"/>
    <w:rsid w:val="00FD54ED"/>
    <w:rsid w:val="00FD5CC0"/>
    <w:rsid w:val="00FD652D"/>
    <w:rsid w:val="00FE1894"/>
    <w:rsid w:val="00FE2082"/>
    <w:rsid w:val="00FE2597"/>
    <w:rsid w:val="00FE39E3"/>
    <w:rsid w:val="00FE54D7"/>
    <w:rsid w:val="00FE5CFA"/>
    <w:rsid w:val="00FE5E9E"/>
    <w:rsid w:val="00FE60FD"/>
    <w:rsid w:val="00FE68DB"/>
    <w:rsid w:val="00FE72ED"/>
    <w:rsid w:val="00FF01D5"/>
    <w:rsid w:val="00FF1D35"/>
    <w:rsid w:val="00FF2021"/>
    <w:rsid w:val="00FF25E1"/>
    <w:rsid w:val="00FF54C5"/>
    <w:rsid w:val="00FF59A7"/>
    <w:rsid w:val="00FF5CB7"/>
    <w:rsid w:val="00FF6A3C"/>
    <w:rsid w:val="00FF7A03"/>
    <w:rsid w:val="00FF7A4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BA3C8C"/>
  <w15:chartTrackingRefBased/>
  <w15:docId w15:val="{09D86C5E-4041-4116-A488-7D1651B17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531F8"/>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C60E3"/>
    <w:pPr>
      <w:ind w:leftChars="200" w:left="480"/>
    </w:pPr>
  </w:style>
  <w:style w:type="paragraph" w:styleId="HTML">
    <w:name w:val="HTML Preformatted"/>
    <w:basedOn w:val="a"/>
    <w:link w:val="HTML0"/>
    <w:uiPriority w:val="99"/>
    <w:unhideWhenUsed/>
    <w:rsid w:val="00C9215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szCs w:val="24"/>
    </w:rPr>
  </w:style>
  <w:style w:type="character" w:customStyle="1" w:styleId="HTML0">
    <w:name w:val="HTML 預設格式 字元"/>
    <w:basedOn w:val="a0"/>
    <w:link w:val="HTML"/>
    <w:uiPriority w:val="99"/>
    <w:rsid w:val="00C92153"/>
    <w:rPr>
      <w:rFonts w:ascii="細明體" w:eastAsia="細明體" w:hAnsi="細明體" w:cs="細明體"/>
      <w:kern w:val="0"/>
      <w:szCs w:val="24"/>
    </w:rPr>
  </w:style>
  <w:style w:type="character" w:styleId="a4">
    <w:name w:val="Hyperlink"/>
    <w:basedOn w:val="a0"/>
    <w:uiPriority w:val="99"/>
    <w:semiHidden/>
    <w:unhideWhenUsed/>
    <w:rsid w:val="00C32F74"/>
    <w:rPr>
      <w:color w:val="0000FF"/>
      <w:u w:val="single"/>
    </w:rPr>
  </w:style>
  <w:style w:type="paragraph" w:customStyle="1" w:styleId="EndNoteBibliographyTitle">
    <w:name w:val="EndNote Bibliography Title"/>
    <w:basedOn w:val="a"/>
    <w:link w:val="EndNoteBibliographyTitle0"/>
    <w:rsid w:val="00610F4E"/>
    <w:pPr>
      <w:jc w:val="center"/>
    </w:pPr>
    <w:rPr>
      <w:rFonts w:ascii="Times New Roman" w:hAnsi="Times New Roman" w:cs="Times New Roman"/>
    </w:rPr>
  </w:style>
  <w:style w:type="character" w:customStyle="1" w:styleId="EndNoteBibliographyTitle0">
    <w:name w:val="EndNote Bibliography Title 字元"/>
    <w:basedOn w:val="a0"/>
    <w:link w:val="EndNoteBibliographyTitle"/>
    <w:rsid w:val="00610F4E"/>
    <w:rPr>
      <w:rFonts w:ascii="Times New Roman" w:hAnsi="Times New Roman" w:cs="Times New Roman"/>
    </w:rPr>
  </w:style>
  <w:style w:type="paragraph" w:customStyle="1" w:styleId="EndNoteBibliography">
    <w:name w:val="EndNote Bibliography"/>
    <w:basedOn w:val="a"/>
    <w:link w:val="EndNoteBibliography0"/>
    <w:rsid w:val="00610F4E"/>
    <w:pPr>
      <w:jc w:val="both"/>
    </w:pPr>
    <w:rPr>
      <w:rFonts w:ascii="Times New Roman" w:hAnsi="Times New Roman" w:cs="Times New Roman"/>
    </w:rPr>
  </w:style>
  <w:style w:type="character" w:customStyle="1" w:styleId="EndNoteBibliography0">
    <w:name w:val="EndNote Bibliography 字元"/>
    <w:basedOn w:val="a0"/>
    <w:link w:val="EndNoteBibliography"/>
    <w:rsid w:val="00610F4E"/>
    <w:rPr>
      <w:rFonts w:ascii="Times New Roman" w:hAnsi="Times New Roman" w:cs="Times New Roman"/>
    </w:rPr>
  </w:style>
  <w:style w:type="paragraph" w:styleId="a5">
    <w:name w:val="footer"/>
    <w:basedOn w:val="a"/>
    <w:link w:val="a6"/>
    <w:uiPriority w:val="99"/>
    <w:unhideWhenUsed/>
    <w:rsid w:val="00BF3580"/>
    <w:pPr>
      <w:tabs>
        <w:tab w:val="center" w:pos="4153"/>
        <w:tab w:val="right" w:pos="8306"/>
      </w:tabs>
      <w:snapToGrid w:val="0"/>
    </w:pPr>
    <w:rPr>
      <w:sz w:val="20"/>
      <w:szCs w:val="20"/>
    </w:rPr>
  </w:style>
  <w:style w:type="character" w:customStyle="1" w:styleId="a6">
    <w:name w:val="頁尾 字元"/>
    <w:basedOn w:val="a0"/>
    <w:link w:val="a5"/>
    <w:uiPriority w:val="99"/>
    <w:rsid w:val="00BF3580"/>
    <w:rPr>
      <w:sz w:val="20"/>
      <w:szCs w:val="20"/>
    </w:rPr>
  </w:style>
  <w:style w:type="character" w:styleId="a7">
    <w:name w:val="page number"/>
    <w:basedOn w:val="a0"/>
    <w:uiPriority w:val="99"/>
    <w:semiHidden/>
    <w:unhideWhenUsed/>
    <w:rsid w:val="00BF35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2227">
      <w:bodyDiv w:val="1"/>
      <w:marLeft w:val="0"/>
      <w:marRight w:val="0"/>
      <w:marTop w:val="0"/>
      <w:marBottom w:val="0"/>
      <w:divBdr>
        <w:top w:val="none" w:sz="0" w:space="0" w:color="auto"/>
        <w:left w:val="none" w:sz="0" w:space="0" w:color="auto"/>
        <w:bottom w:val="none" w:sz="0" w:space="0" w:color="auto"/>
        <w:right w:val="none" w:sz="0" w:space="0" w:color="auto"/>
      </w:divBdr>
      <w:divsChild>
        <w:div w:id="11343857">
          <w:marLeft w:val="0"/>
          <w:marRight w:val="0"/>
          <w:marTop w:val="0"/>
          <w:marBottom w:val="0"/>
          <w:divBdr>
            <w:top w:val="none" w:sz="0" w:space="0" w:color="auto"/>
            <w:left w:val="none" w:sz="0" w:space="0" w:color="auto"/>
            <w:bottom w:val="none" w:sz="0" w:space="0" w:color="auto"/>
            <w:right w:val="none" w:sz="0" w:space="0" w:color="auto"/>
          </w:divBdr>
          <w:divsChild>
            <w:div w:id="149056467">
              <w:marLeft w:val="0"/>
              <w:marRight w:val="0"/>
              <w:marTop w:val="0"/>
              <w:marBottom w:val="0"/>
              <w:divBdr>
                <w:top w:val="none" w:sz="0" w:space="0" w:color="auto"/>
                <w:left w:val="none" w:sz="0" w:space="0" w:color="auto"/>
                <w:bottom w:val="none" w:sz="0" w:space="0" w:color="auto"/>
                <w:right w:val="none" w:sz="0" w:space="0" w:color="auto"/>
              </w:divBdr>
            </w:div>
            <w:div w:id="738360994">
              <w:marLeft w:val="0"/>
              <w:marRight w:val="0"/>
              <w:marTop w:val="0"/>
              <w:marBottom w:val="0"/>
              <w:divBdr>
                <w:top w:val="none" w:sz="0" w:space="0" w:color="auto"/>
                <w:left w:val="none" w:sz="0" w:space="0" w:color="auto"/>
                <w:bottom w:val="none" w:sz="0" w:space="0" w:color="auto"/>
                <w:right w:val="none" w:sz="0" w:space="0" w:color="auto"/>
              </w:divBdr>
            </w:div>
            <w:div w:id="69268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5215">
      <w:bodyDiv w:val="1"/>
      <w:marLeft w:val="0"/>
      <w:marRight w:val="0"/>
      <w:marTop w:val="0"/>
      <w:marBottom w:val="0"/>
      <w:divBdr>
        <w:top w:val="none" w:sz="0" w:space="0" w:color="auto"/>
        <w:left w:val="none" w:sz="0" w:space="0" w:color="auto"/>
        <w:bottom w:val="none" w:sz="0" w:space="0" w:color="auto"/>
        <w:right w:val="none" w:sz="0" w:space="0" w:color="auto"/>
      </w:divBdr>
    </w:div>
    <w:div w:id="17630641">
      <w:bodyDiv w:val="1"/>
      <w:marLeft w:val="0"/>
      <w:marRight w:val="0"/>
      <w:marTop w:val="0"/>
      <w:marBottom w:val="0"/>
      <w:divBdr>
        <w:top w:val="none" w:sz="0" w:space="0" w:color="auto"/>
        <w:left w:val="none" w:sz="0" w:space="0" w:color="auto"/>
        <w:bottom w:val="none" w:sz="0" w:space="0" w:color="auto"/>
        <w:right w:val="none" w:sz="0" w:space="0" w:color="auto"/>
      </w:divBdr>
    </w:div>
    <w:div w:id="20397278">
      <w:bodyDiv w:val="1"/>
      <w:marLeft w:val="0"/>
      <w:marRight w:val="0"/>
      <w:marTop w:val="0"/>
      <w:marBottom w:val="0"/>
      <w:divBdr>
        <w:top w:val="none" w:sz="0" w:space="0" w:color="auto"/>
        <w:left w:val="none" w:sz="0" w:space="0" w:color="auto"/>
        <w:bottom w:val="none" w:sz="0" w:space="0" w:color="auto"/>
        <w:right w:val="none" w:sz="0" w:space="0" w:color="auto"/>
      </w:divBdr>
      <w:divsChild>
        <w:div w:id="1505047652">
          <w:marLeft w:val="0"/>
          <w:marRight w:val="0"/>
          <w:marTop w:val="0"/>
          <w:marBottom w:val="0"/>
          <w:divBdr>
            <w:top w:val="none" w:sz="0" w:space="0" w:color="auto"/>
            <w:left w:val="none" w:sz="0" w:space="0" w:color="auto"/>
            <w:bottom w:val="none" w:sz="0" w:space="0" w:color="auto"/>
            <w:right w:val="none" w:sz="0" w:space="0" w:color="auto"/>
          </w:divBdr>
          <w:divsChild>
            <w:div w:id="1513180682">
              <w:marLeft w:val="0"/>
              <w:marRight w:val="0"/>
              <w:marTop w:val="0"/>
              <w:marBottom w:val="0"/>
              <w:divBdr>
                <w:top w:val="none" w:sz="0" w:space="0" w:color="auto"/>
                <w:left w:val="none" w:sz="0" w:space="0" w:color="auto"/>
                <w:bottom w:val="none" w:sz="0" w:space="0" w:color="auto"/>
                <w:right w:val="none" w:sz="0" w:space="0" w:color="auto"/>
              </w:divBdr>
            </w:div>
            <w:div w:id="124588420">
              <w:marLeft w:val="0"/>
              <w:marRight w:val="0"/>
              <w:marTop w:val="0"/>
              <w:marBottom w:val="0"/>
              <w:divBdr>
                <w:top w:val="none" w:sz="0" w:space="0" w:color="auto"/>
                <w:left w:val="none" w:sz="0" w:space="0" w:color="auto"/>
                <w:bottom w:val="none" w:sz="0" w:space="0" w:color="auto"/>
                <w:right w:val="none" w:sz="0" w:space="0" w:color="auto"/>
              </w:divBdr>
            </w:div>
            <w:div w:id="194076886">
              <w:marLeft w:val="0"/>
              <w:marRight w:val="0"/>
              <w:marTop w:val="0"/>
              <w:marBottom w:val="0"/>
              <w:divBdr>
                <w:top w:val="none" w:sz="0" w:space="0" w:color="auto"/>
                <w:left w:val="none" w:sz="0" w:space="0" w:color="auto"/>
                <w:bottom w:val="none" w:sz="0" w:space="0" w:color="auto"/>
                <w:right w:val="none" w:sz="0" w:space="0" w:color="auto"/>
              </w:divBdr>
            </w:div>
            <w:div w:id="567763360">
              <w:marLeft w:val="0"/>
              <w:marRight w:val="0"/>
              <w:marTop w:val="0"/>
              <w:marBottom w:val="0"/>
              <w:divBdr>
                <w:top w:val="none" w:sz="0" w:space="0" w:color="auto"/>
                <w:left w:val="none" w:sz="0" w:space="0" w:color="auto"/>
                <w:bottom w:val="none" w:sz="0" w:space="0" w:color="auto"/>
                <w:right w:val="none" w:sz="0" w:space="0" w:color="auto"/>
              </w:divBdr>
            </w:div>
            <w:div w:id="1806073457">
              <w:marLeft w:val="0"/>
              <w:marRight w:val="0"/>
              <w:marTop w:val="0"/>
              <w:marBottom w:val="0"/>
              <w:divBdr>
                <w:top w:val="none" w:sz="0" w:space="0" w:color="auto"/>
                <w:left w:val="none" w:sz="0" w:space="0" w:color="auto"/>
                <w:bottom w:val="none" w:sz="0" w:space="0" w:color="auto"/>
                <w:right w:val="none" w:sz="0" w:space="0" w:color="auto"/>
              </w:divBdr>
            </w:div>
            <w:div w:id="1359232111">
              <w:marLeft w:val="0"/>
              <w:marRight w:val="0"/>
              <w:marTop w:val="0"/>
              <w:marBottom w:val="0"/>
              <w:divBdr>
                <w:top w:val="none" w:sz="0" w:space="0" w:color="auto"/>
                <w:left w:val="none" w:sz="0" w:space="0" w:color="auto"/>
                <w:bottom w:val="none" w:sz="0" w:space="0" w:color="auto"/>
                <w:right w:val="none" w:sz="0" w:space="0" w:color="auto"/>
              </w:divBdr>
            </w:div>
            <w:div w:id="1994983281">
              <w:marLeft w:val="0"/>
              <w:marRight w:val="0"/>
              <w:marTop w:val="0"/>
              <w:marBottom w:val="0"/>
              <w:divBdr>
                <w:top w:val="none" w:sz="0" w:space="0" w:color="auto"/>
                <w:left w:val="none" w:sz="0" w:space="0" w:color="auto"/>
                <w:bottom w:val="none" w:sz="0" w:space="0" w:color="auto"/>
                <w:right w:val="none" w:sz="0" w:space="0" w:color="auto"/>
              </w:divBdr>
            </w:div>
            <w:div w:id="295795014">
              <w:marLeft w:val="0"/>
              <w:marRight w:val="0"/>
              <w:marTop w:val="0"/>
              <w:marBottom w:val="0"/>
              <w:divBdr>
                <w:top w:val="none" w:sz="0" w:space="0" w:color="auto"/>
                <w:left w:val="none" w:sz="0" w:space="0" w:color="auto"/>
                <w:bottom w:val="none" w:sz="0" w:space="0" w:color="auto"/>
                <w:right w:val="none" w:sz="0" w:space="0" w:color="auto"/>
              </w:divBdr>
            </w:div>
            <w:div w:id="23890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10034">
      <w:bodyDiv w:val="1"/>
      <w:marLeft w:val="0"/>
      <w:marRight w:val="0"/>
      <w:marTop w:val="0"/>
      <w:marBottom w:val="0"/>
      <w:divBdr>
        <w:top w:val="none" w:sz="0" w:space="0" w:color="auto"/>
        <w:left w:val="none" w:sz="0" w:space="0" w:color="auto"/>
        <w:bottom w:val="none" w:sz="0" w:space="0" w:color="auto"/>
        <w:right w:val="none" w:sz="0" w:space="0" w:color="auto"/>
      </w:divBdr>
      <w:divsChild>
        <w:div w:id="934358826">
          <w:marLeft w:val="0"/>
          <w:marRight w:val="0"/>
          <w:marTop w:val="0"/>
          <w:marBottom w:val="0"/>
          <w:divBdr>
            <w:top w:val="none" w:sz="0" w:space="0" w:color="auto"/>
            <w:left w:val="none" w:sz="0" w:space="0" w:color="auto"/>
            <w:bottom w:val="none" w:sz="0" w:space="0" w:color="auto"/>
            <w:right w:val="none" w:sz="0" w:space="0" w:color="auto"/>
          </w:divBdr>
          <w:divsChild>
            <w:div w:id="66435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97953">
      <w:bodyDiv w:val="1"/>
      <w:marLeft w:val="0"/>
      <w:marRight w:val="0"/>
      <w:marTop w:val="0"/>
      <w:marBottom w:val="0"/>
      <w:divBdr>
        <w:top w:val="none" w:sz="0" w:space="0" w:color="auto"/>
        <w:left w:val="none" w:sz="0" w:space="0" w:color="auto"/>
        <w:bottom w:val="none" w:sz="0" w:space="0" w:color="auto"/>
        <w:right w:val="none" w:sz="0" w:space="0" w:color="auto"/>
      </w:divBdr>
      <w:divsChild>
        <w:div w:id="420837001">
          <w:marLeft w:val="0"/>
          <w:marRight w:val="0"/>
          <w:marTop w:val="0"/>
          <w:marBottom w:val="0"/>
          <w:divBdr>
            <w:top w:val="none" w:sz="0" w:space="0" w:color="auto"/>
            <w:left w:val="none" w:sz="0" w:space="0" w:color="auto"/>
            <w:bottom w:val="none" w:sz="0" w:space="0" w:color="auto"/>
            <w:right w:val="none" w:sz="0" w:space="0" w:color="auto"/>
          </w:divBdr>
          <w:divsChild>
            <w:div w:id="1655181876">
              <w:marLeft w:val="0"/>
              <w:marRight w:val="0"/>
              <w:marTop w:val="0"/>
              <w:marBottom w:val="0"/>
              <w:divBdr>
                <w:top w:val="none" w:sz="0" w:space="0" w:color="auto"/>
                <w:left w:val="none" w:sz="0" w:space="0" w:color="auto"/>
                <w:bottom w:val="none" w:sz="0" w:space="0" w:color="auto"/>
                <w:right w:val="none" w:sz="0" w:space="0" w:color="auto"/>
              </w:divBdr>
            </w:div>
            <w:div w:id="1821143725">
              <w:marLeft w:val="0"/>
              <w:marRight w:val="0"/>
              <w:marTop w:val="0"/>
              <w:marBottom w:val="0"/>
              <w:divBdr>
                <w:top w:val="none" w:sz="0" w:space="0" w:color="auto"/>
                <w:left w:val="none" w:sz="0" w:space="0" w:color="auto"/>
                <w:bottom w:val="none" w:sz="0" w:space="0" w:color="auto"/>
                <w:right w:val="none" w:sz="0" w:space="0" w:color="auto"/>
              </w:divBdr>
            </w:div>
            <w:div w:id="264465684">
              <w:marLeft w:val="0"/>
              <w:marRight w:val="0"/>
              <w:marTop w:val="0"/>
              <w:marBottom w:val="0"/>
              <w:divBdr>
                <w:top w:val="none" w:sz="0" w:space="0" w:color="auto"/>
                <w:left w:val="none" w:sz="0" w:space="0" w:color="auto"/>
                <w:bottom w:val="none" w:sz="0" w:space="0" w:color="auto"/>
                <w:right w:val="none" w:sz="0" w:space="0" w:color="auto"/>
              </w:divBdr>
            </w:div>
            <w:div w:id="964430760">
              <w:marLeft w:val="0"/>
              <w:marRight w:val="0"/>
              <w:marTop w:val="0"/>
              <w:marBottom w:val="0"/>
              <w:divBdr>
                <w:top w:val="none" w:sz="0" w:space="0" w:color="auto"/>
                <w:left w:val="none" w:sz="0" w:space="0" w:color="auto"/>
                <w:bottom w:val="none" w:sz="0" w:space="0" w:color="auto"/>
                <w:right w:val="none" w:sz="0" w:space="0" w:color="auto"/>
              </w:divBdr>
            </w:div>
            <w:div w:id="650066194">
              <w:marLeft w:val="0"/>
              <w:marRight w:val="0"/>
              <w:marTop w:val="0"/>
              <w:marBottom w:val="0"/>
              <w:divBdr>
                <w:top w:val="none" w:sz="0" w:space="0" w:color="auto"/>
                <w:left w:val="none" w:sz="0" w:space="0" w:color="auto"/>
                <w:bottom w:val="none" w:sz="0" w:space="0" w:color="auto"/>
                <w:right w:val="none" w:sz="0" w:space="0" w:color="auto"/>
              </w:divBdr>
            </w:div>
            <w:div w:id="261647787">
              <w:marLeft w:val="0"/>
              <w:marRight w:val="0"/>
              <w:marTop w:val="0"/>
              <w:marBottom w:val="0"/>
              <w:divBdr>
                <w:top w:val="none" w:sz="0" w:space="0" w:color="auto"/>
                <w:left w:val="none" w:sz="0" w:space="0" w:color="auto"/>
                <w:bottom w:val="none" w:sz="0" w:space="0" w:color="auto"/>
                <w:right w:val="none" w:sz="0" w:space="0" w:color="auto"/>
              </w:divBdr>
            </w:div>
            <w:div w:id="1767188198">
              <w:marLeft w:val="0"/>
              <w:marRight w:val="0"/>
              <w:marTop w:val="0"/>
              <w:marBottom w:val="0"/>
              <w:divBdr>
                <w:top w:val="none" w:sz="0" w:space="0" w:color="auto"/>
                <w:left w:val="none" w:sz="0" w:space="0" w:color="auto"/>
                <w:bottom w:val="none" w:sz="0" w:space="0" w:color="auto"/>
                <w:right w:val="none" w:sz="0" w:space="0" w:color="auto"/>
              </w:divBdr>
            </w:div>
            <w:div w:id="1384980292">
              <w:marLeft w:val="0"/>
              <w:marRight w:val="0"/>
              <w:marTop w:val="0"/>
              <w:marBottom w:val="0"/>
              <w:divBdr>
                <w:top w:val="none" w:sz="0" w:space="0" w:color="auto"/>
                <w:left w:val="none" w:sz="0" w:space="0" w:color="auto"/>
                <w:bottom w:val="none" w:sz="0" w:space="0" w:color="auto"/>
                <w:right w:val="none" w:sz="0" w:space="0" w:color="auto"/>
              </w:divBdr>
            </w:div>
            <w:div w:id="83186904">
              <w:marLeft w:val="0"/>
              <w:marRight w:val="0"/>
              <w:marTop w:val="0"/>
              <w:marBottom w:val="0"/>
              <w:divBdr>
                <w:top w:val="none" w:sz="0" w:space="0" w:color="auto"/>
                <w:left w:val="none" w:sz="0" w:space="0" w:color="auto"/>
                <w:bottom w:val="none" w:sz="0" w:space="0" w:color="auto"/>
                <w:right w:val="none" w:sz="0" w:space="0" w:color="auto"/>
              </w:divBdr>
            </w:div>
            <w:div w:id="356546267">
              <w:marLeft w:val="0"/>
              <w:marRight w:val="0"/>
              <w:marTop w:val="0"/>
              <w:marBottom w:val="0"/>
              <w:divBdr>
                <w:top w:val="none" w:sz="0" w:space="0" w:color="auto"/>
                <w:left w:val="none" w:sz="0" w:space="0" w:color="auto"/>
                <w:bottom w:val="none" w:sz="0" w:space="0" w:color="auto"/>
                <w:right w:val="none" w:sz="0" w:space="0" w:color="auto"/>
              </w:divBdr>
            </w:div>
            <w:div w:id="139114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30570">
      <w:bodyDiv w:val="1"/>
      <w:marLeft w:val="0"/>
      <w:marRight w:val="0"/>
      <w:marTop w:val="0"/>
      <w:marBottom w:val="0"/>
      <w:divBdr>
        <w:top w:val="none" w:sz="0" w:space="0" w:color="auto"/>
        <w:left w:val="none" w:sz="0" w:space="0" w:color="auto"/>
        <w:bottom w:val="none" w:sz="0" w:space="0" w:color="auto"/>
        <w:right w:val="none" w:sz="0" w:space="0" w:color="auto"/>
      </w:divBdr>
      <w:divsChild>
        <w:div w:id="1152672501">
          <w:marLeft w:val="0"/>
          <w:marRight w:val="0"/>
          <w:marTop w:val="0"/>
          <w:marBottom w:val="0"/>
          <w:divBdr>
            <w:top w:val="none" w:sz="0" w:space="0" w:color="auto"/>
            <w:left w:val="none" w:sz="0" w:space="0" w:color="auto"/>
            <w:bottom w:val="none" w:sz="0" w:space="0" w:color="auto"/>
            <w:right w:val="none" w:sz="0" w:space="0" w:color="auto"/>
          </w:divBdr>
          <w:divsChild>
            <w:div w:id="1022786493">
              <w:marLeft w:val="0"/>
              <w:marRight w:val="0"/>
              <w:marTop w:val="0"/>
              <w:marBottom w:val="0"/>
              <w:divBdr>
                <w:top w:val="none" w:sz="0" w:space="0" w:color="auto"/>
                <w:left w:val="none" w:sz="0" w:space="0" w:color="auto"/>
                <w:bottom w:val="none" w:sz="0" w:space="0" w:color="auto"/>
                <w:right w:val="none" w:sz="0" w:space="0" w:color="auto"/>
              </w:divBdr>
            </w:div>
            <w:div w:id="708410923">
              <w:marLeft w:val="0"/>
              <w:marRight w:val="0"/>
              <w:marTop w:val="0"/>
              <w:marBottom w:val="0"/>
              <w:divBdr>
                <w:top w:val="none" w:sz="0" w:space="0" w:color="auto"/>
                <w:left w:val="none" w:sz="0" w:space="0" w:color="auto"/>
                <w:bottom w:val="none" w:sz="0" w:space="0" w:color="auto"/>
                <w:right w:val="none" w:sz="0" w:space="0" w:color="auto"/>
              </w:divBdr>
            </w:div>
            <w:div w:id="1796945147">
              <w:marLeft w:val="0"/>
              <w:marRight w:val="0"/>
              <w:marTop w:val="0"/>
              <w:marBottom w:val="0"/>
              <w:divBdr>
                <w:top w:val="none" w:sz="0" w:space="0" w:color="auto"/>
                <w:left w:val="none" w:sz="0" w:space="0" w:color="auto"/>
                <w:bottom w:val="none" w:sz="0" w:space="0" w:color="auto"/>
                <w:right w:val="none" w:sz="0" w:space="0" w:color="auto"/>
              </w:divBdr>
            </w:div>
            <w:div w:id="323824640">
              <w:marLeft w:val="0"/>
              <w:marRight w:val="0"/>
              <w:marTop w:val="0"/>
              <w:marBottom w:val="0"/>
              <w:divBdr>
                <w:top w:val="none" w:sz="0" w:space="0" w:color="auto"/>
                <w:left w:val="none" w:sz="0" w:space="0" w:color="auto"/>
                <w:bottom w:val="none" w:sz="0" w:space="0" w:color="auto"/>
                <w:right w:val="none" w:sz="0" w:space="0" w:color="auto"/>
              </w:divBdr>
            </w:div>
            <w:div w:id="81411203">
              <w:marLeft w:val="0"/>
              <w:marRight w:val="0"/>
              <w:marTop w:val="0"/>
              <w:marBottom w:val="0"/>
              <w:divBdr>
                <w:top w:val="none" w:sz="0" w:space="0" w:color="auto"/>
                <w:left w:val="none" w:sz="0" w:space="0" w:color="auto"/>
                <w:bottom w:val="none" w:sz="0" w:space="0" w:color="auto"/>
                <w:right w:val="none" w:sz="0" w:space="0" w:color="auto"/>
              </w:divBdr>
            </w:div>
            <w:div w:id="2082021045">
              <w:marLeft w:val="0"/>
              <w:marRight w:val="0"/>
              <w:marTop w:val="0"/>
              <w:marBottom w:val="0"/>
              <w:divBdr>
                <w:top w:val="none" w:sz="0" w:space="0" w:color="auto"/>
                <w:left w:val="none" w:sz="0" w:space="0" w:color="auto"/>
                <w:bottom w:val="none" w:sz="0" w:space="0" w:color="auto"/>
                <w:right w:val="none" w:sz="0" w:space="0" w:color="auto"/>
              </w:divBdr>
            </w:div>
            <w:div w:id="38209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4259">
      <w:bodyDiv w:val="1"/>
      <w:marLeft w:val="0"/>
      <w:marRight w:val="0"/>
      <w:marTop w:val="0"/>
      <w:marBottom w:val="0"/>
      <w:divBdr>
        <w:top w:val="none" w:sz="0" w:space="0" w:color="auto"/>
        <w:left w:val="none" w:sz="0" w:space="0" w:color="auto"/>
        <w:bottom w:val="none" w:sz="0" w:space="0" w:color="auto"/>
        <w:right w:val="none" w:sz="0" w:space="0" w:color="auto"/>
      </w:divBdr>
      <w:divsChild>
        <w:div w:id="1029143487">
          <w:marLeft w:val="0"/>
          <w:marRight w:val="0"/>
          <w:marTop w:val="0"/>
          <w:marBottom w:val="0"/>
          <w:divBdr>
            <w:top w:val="none" w:sz="0" w:space="0" w:color="auto"/>
            <w:left w:val="none" w:sz="0" w:space="0" w:color="auto"/>
            <w:bottom w:val="none" w:sz="0" w:space="0" w:color="auto"/>
            <w:right w:val="none" w:sz="0" w:space="0" w:color="auto"/>
          </w:divBdr>
          <w:divsChild>
            <w:div w:id="1630352723">
              <w:marLeft w:val="0"/>
              <w:marRight w:val="0"/>
              <w:marTop w:val="0"/>
              <w:marBottom w:val="0"/>
              <w:divBdr>
                <w:top w:val="none" w:sz="0" w:space="0" w:color="auto"/>
                <w:left w:val="none" w:sz="0" w:space="0" w:color="auto"/>
                <w:bottom w:val="none" w:sz="0" w:space="0" w:color="auto"/>
                <w:right w:val="none" w:sz="0" w:space="0" w:color="auto"/>
              </w:divBdr>
              <w:divsChild>
                <w:div w:id="1859080243">
                  <w:marLeft w:val="0"/>
                  <w:marRight w:val="0"/>
                  <w:marTop w:val="0"/>
                  <w:marBottom w:val="0"/>
                  <w:divBdr>
                    <w:top w:val="none" w:sz="0" w:space="0" w:color="auto"/>
                    <w:left w:val="none" w:sz="0" w:space="0" w:color="auto"/>
                    <w:bottom w:val="none" w:sz="0" w:space="0" w:color="auto"/>
                    <w:right w:val="none" w:sz="0" w:space="0" w:color="auto"/>
                  </w:divBdr>
                  <w:divsChild>
                    <w:div w:id="213537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664675">
      <w:bodyDiv w:val="1"/>
      <w:marLeft w:val="0"/>
      <w:marRight w:val="0"/>
      <w:marTop w:val="0"/>
      <w:marBottom w:val="0"/>
      <w:divBdr>
        <w:top w:val="none" w:sz="0" w:space="0" w:color="auto"/>
        <w:left w:val="none" w:sz="0" w:space="0" w:color="auto"/>
        <w:bottom w:val="none" w:sz="0" w:space="0" w:color="auto"/>
        <w:right w:val="none" w:sz="0" w:space="0" w:color="auto"/>
      </w:divBdr>
    </w:div>
    <w:div w:id="97139926">
      <w:bodyDiv w:val="1"/>
      <w:marLeft w:val="0"/>
      <w:marRight w:val="0"/>
      <w:marTop w:val="0"/>
      <w:marBottom w:val="0"/>
      <w:divBdr>
        <w:top w:val="none" w:sz="0" w:space="0" w:color="auto"/>
        <w:left w:val="none" w:sz="0" w:space="0" w:color="auto"/>
        <w:bottom w:val="none" w:sz="0" w:space="0" w:color="auto"/>
        <w:right w:val="none" w:sz="0" w:space="0" w:color="auto"/>
      </w:divBdr>
    </w:div>
    <w:div w:id="113210292">
      <w:bodyDiv w:val="1"/>
      <w:marLeft w:val="0"/>
      <w:marRight w:val="0"/>
      <w:marTop w:val="0"/>
      <w:marBottom w:val="0"/>
      <w:divBdr>
        <w:top w:val="none" w:sz="0" w:space="0" w:color="auto"/>
        <w:left w:val="none" w:sz="0" w:space="0" w:color="auto"/>
        <w:bottom w:val="none" w:sz="0" w:space="0" w:color="auto"/>
        <w:right w:val="none" w:sz="0" w:space="0" w:color="auto"/>
      </w:divBdr>
      <w:divsChild>
        <w:div w:id="1479348659">
          <w:marLeft w:val="0"/>
          <w:marRight w:val="0"/>
          <w:marTop w:val="0"/>
          <w:marBottom w:val="0"/>
          <w:divBdr>
            <w:top w:val="none" w:sz="0" w:space="0" w:color="auto"/>
            <w:left w:val="none" w:sz="0" w:space="0" w:color="auto"/>
            <w:bottom w:val="none" w:sz="0" w:space="0" w:color="auto"/>
            <w:right w:val="none" w:sz="0" w:space="0" w:color="auto"/>
          </w:divBdr>
          <w:divsChild>
            <w:div w:id="1017922152">
              <w:marLeft w:val="0"/>
              <w:marRight w:val="0"/>
              <w:marTop w:val="0"/>
              <w:marBottom w:val="0"/>
              <w:divBdr>
                <w:top w:val="none" w:sz="0" w:space="0" w:color="auto"/>
                <w:left w:val="none" w:sz="0" w:space="0" w:color="auto"/>
                <w:bottom w:val="none" w:sz="0" w:space="0" w:color="auto"/>
                <w:right w:val="none" w:sz="0" w:space="0" w:color="auto"/>
              </w:divBdr>
            </w:div>
            <w:div w:id="650401962">
              <w:marLeft w:val="0"/>
              <w:marRight w:val="0"/>
              <w:marTop w:val="0"/>
              <w:marBottom w:val="0"/>
              <w:divBdr>
                <w:top w:val="none" w:sz="0" w:space="0" w:color="auto"/>
                <w:left w:val="none" w:sz="0" w:space="0" w:color="auto"/>
                <w:bottom w:val="none" w:sz="0" w:space="0" w:color="auto"/>
                <w:right w:val="none" w:sz="0" w:space="0" w:color="auto"/>
              </w:divBdr>
            </w:div>
            <w:div w:id="463080948">
              <w:marLeft w:val="0"/>
              <w:marRight w:val="0"/>
              <w:marTop w:val="0"/>
              <w:marBottom w:val="0"/>
              <w:divBdr>
                <w:top w:val="none" w:sz="0" w:space="0" w:color="auto"/>
                <w:left w:val="none" w:sz="0" w:space="0" w:color="auto"/>
                <w:bottom w:val="none" w:sz="0" w:space="0" w:color="auto"/>
                <w:right w:val="none" w:sz="0" w:space="0" w:color="auto"/>
              </w:divBdr>
            </w:div>
            <w:div w:id="1721898167">
              <w:marLeft w:val="0"/>
              <w:marRight w:val="0"/>
              <w:marTop w:val="0"/>
              <w:marBottom w:val="0"/>
              <w:divBdr>
                <w:top w:val="none" w:sz="0" w:space="0" w:color="auto"/>
                <w:left w:val="none" w:sz="0" w:space="0" w:color="auto"/>
                <w:bottom w:val="none" w:sz="0" w:space="0" w:color="auto"/>
                <w:right w:val="none" w:sz="0" w:space="0" w:color="auto"/>
              </w:divBdr>
            </w:div>
            <w:div w:id="87269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27537">
      <w:bodyDiv w:val="1"/>
      <w:marLeft w:val="0"/>
      <w:marRight w:val="0"/>
      <w:marTop w:val="0"/>
      <w:marBottom w:val="0"/>
      <w:divBdr>
        <w:top w:val="none" w:sz="0" w:space="0" w:color="auto"/>
        <w:left w:val="none" w:sz="0" w:space="0" w:color="auto"/>
        <w:bottom w:val="none" w:sz="0" w:space="0" w:color="auto"/>
        <w:right w:val="none" w:sz="0" w:space="0" w:color="auto"/>
      </w:divBdr>
      <w:divsChild>
        <w:div w:id="1753890390">
          <w:marLeft w:val="0"/>
          <w:marRight w:val="0"/>
          <w:marTop w:val="0"/>
          <w:marBottom w:val="0"/>
          <w:divBdr>
            <w:top w:val="none" w:sz="0" w:space="0" w:color="auto"/>
            <w:left w:val="none" w:sz="0" w:space="0" w:color="auto"/>
            <w:bottom w:val="none" w:sz="0" w:space="0" w:color="auto"/>
            <w:right w:val="none" w:sz="0" w:space="0" w:color="auto"/>
          </w:divBdr>
          <w:divsChild>
            <w:div w:id="1351293019">
              <w:marLeft w:val="0"/>
              <w:marRight w:val="0"/>
              <w:marTop w:val="0"/>
              <w:marBottom w:val="0"/>
              <w:divBdr>
                <w:top w:val="none" w:sz="0" w:space="0" w:color="auto"/>
                <w:left w:val="none" w:sz="0" w:space="0" w:color="auto"/>
                <w:bottom w:val="none" w:sz="0" w:space="0" w:color="auto"/>
                <w:right w:val="none" w:sz="0" w:space="0" w:color="auto"/>
              </w:divBdr>
              <w:divsChild>
                <w:div w:id="130543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002960">
      <w:bodyDiv w:val="1"/>
      <w:marLeft w:val="0"/>
      <w:marRight w:val="0"/>
      <w:marTop w:val="0"/>
      <w:marBottom w:val="0"/>
      <w:divBdr>
        <w:top w:val="none" w:sz="0" w:space="0" w:color="auto"/>
        <w:left w:val="none" w:sz="0" w:space="0" w:color="auto"/>
        <w:bottom w:val="none" w:sz="0" w:space="0" w:color="auto"/>
        <w:right w:val="none" w:sz="0" w:space="0" w:color="auto"/>
      </w:divBdr>
      <w:divsChild>
        <w:div w:id="465515123">
          <w:marLeft w:val="0"/>
          <w:marRight w:val="0"/>
          <w:marTop w:val="0"/>
          <w:marBottom w:val="0"/>
          <w:divBdr>
            <w:top w:val="none" w:sz="0" w:space="0" w:color="auto"/>
            <w:left w:val="none" w:sz="0" w:space="0" w:color="auto"/>
            <w:bottom w:val="none" w:sz="0" w:space="0" w:color="auto"/>
            <w:right w:val="none" w:sz="0" w:space="0" w:color="auto"/>
          </w:divBdr>
          <w:divsChild>
            <w:div w:id="1897468233">
              <w:marLeft w:val="0"/>
              <w:marRight w:val="0"/>
              <w:marTop w:val="0"/>
              <w:marBottom w:val="0"/>
              <w:divBdr>
                <w:top w:val="none" w:sz="0" w:space="0" w:color="auto"/>
                <w:left w:val="none" w:sz="0" w:space="0" w:color="auto"/>
                <w:bottom w:val="none" w:sz="0" w:space="0" w:color="auto"/>
                <w:right w:val="none" w:sz="0" w:space="0" w:color="auto"/>
              </w:divBdr>
              <w:divsChild>
                <w:div w:id="213721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135594">
      <w:bodyDiv w:val="1"/>
      <w:marLeft w:val="0"/>
      <w:marRight w:val="0"/>
      <w:marTop w:val="0"/>
      <w:marBottom w:val="0"/>
      <w:divBdr>
        <w:top w:val="none" w:sz="0" w:space="0" w:color="auto"/>
        <w:left w:val="none" w:sz="0" w:space="0" w:color="auto"/>
        <w:bottom w:val="none" w:sz="0" w:space="0" w:color="auto"/>
        <w:right w:val="none" w:sz="0" w:space="0" w:color="auto"/>
      </w:divBdr>
      <w:divsChild>
        <w:div w:id="428279132">
          <w:marLeft w:val="0"/>
          <w:marRight w:val="0"/>
          <w:marTop w:val="0"/>
          <w:marBottom w:val="0"/>
          <w:divBdr>
            <w:top w:val="none" w:sz="0" w:space="0" w:color="auto"/>
            <w:left w:val="none" w:sz="0" w:space="0" w:color="auto"/>
            <w:bottom w:val="none" w:sz="0" w:space="0" w:color="auto"/>
            <w:right w:val="none" w:sz="0" w:space="0" w:color="auto"/>
          </w:divBdr>
          <w:divsChild>
            <w:div w:id="13848759">
              <w:marLeft w:val="0"/>
              <w:marRight w:val="0"/>
              <w:marTop w:val="0"/>
              <w:marBottom w:val="0"/>
              <w:divBdr>
                <w:top w:val="none" w:sz="0" w:space="0" w:color="auto"/>
                <w:left w:val="none" w:sz="0" w:space="0" w:color="auto"/>
                <w:bottom w:val="none" w:sz="0" w:space="0" w:color="auto"/>
                <w:right w:val="none" w:sz="0" w:space="0" w:color="auto"/>
              </w:divBdr>
              <w:divsChild>
                <w:div w:id="1162354293">
                  <w:marLeft w:val="0"/>
                  <w:marRight w:val="0"/>
                  <w:marTop w:val="0"/>
                  <w:marBottom w:val="0"/>
                  <w:divBdr>
                    <w:top w:val="none" w:sz="0" w:space="0" w:color="auto"/>
                    <w:left w:val="none" w:sz="0" w:space="0" w:color="auto"/>
                    <w:bottom w:val="none" w:sz="0" w:space="0" w:color="auto"/>
                    <w:right w:val="none" w:sz="0" w:space="0" w:color="auto"/>
                  </w:divBdr>
                  <w:divsChild>
                    <w:div w:id="16398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190375">
      <w:bodyDiv w:val="1"/>
      <w:marLeft w:val="0"/>
      <w:marRight w:val="0"/>
      <w:marTop w:val="0"/>
      <w:marBottom w:val="0"/>
      <w:divBdr>
        <w:top w:val="none" w:sz="0" w:space="0" w:color="auto"/>
        <w:left w:val="none" w:sz="0" w:space="0" w:color="auto"/>
        <w:bottom w:val="none" w:sz="0" w:space="0" w:color="auto"/>
        <w:right w:val="none" w:sz="0" w:space="0" w:color="auto"/>
      </w:divBdr>
      <w:divsChild>
        <w:div w:id="1393427110">
          <w:marLeft w:val="0"/>
          <w:marRight w:val="0"/>
          <w:marTop w:val="0"/>
          <w:marBottom w:val="0"/>
          <w:divBdr>
            <w:top w:val="none" w:sz="0" w:space="0" w:color="auto"/>
            <w:left w:val="none" w:sz="0" w:space="0" w:color="auto"/>
            <w:bottom w:val="none" w:sz="0" w:space="0" w:color="auto"/>
            <w:right w:val="none" w:sz="0" w:space="0" w:color="auto"/>
          </w:divBdr>
          <w:divsChild>
            <w:div w:id="1713845497">
              <w:marLeft w:val="0"/>
              <w:marRight w:val="0"/>
              <w:marTop w:val="0"/>
              <w:marBottom w:val="0"/>
              <w:divBdr>
                <w:top w:val="none" w:sz="0" w:space="0" w:color="auto"/>
                <w:left w:val="none" w:sz="0" w:space="0" w:color="auto"/>
                <w:bottom w:val="none" w:sz="0" w:space="0" w:color="auto"/>
                <w:right w:val="none" w:sz="0" w:space="0" w:color="auto"/>
              </w:divBdr>
            </w:div>
            <w:div w:id="1426540272">
              <w:marLeft w:val="0"/>
              <w:marRight w:val="0"/>
              <w:marTop w:val="0"/>
              <w:marBottom w:val="0"/>
              <w:divBdr>
                <w:top w:val="none" w:sz="0" w:space="0" w:color="auto"/>
                <w:left w:val="none" w:sz="0" w:space="0" w:color="auto"/>
                <w:bottom w:val="none" w:sz="0" w:space="0" w:color="auto"/>
                <w:right w:val="none" w:sz="0" w:space="0" w:color="auto"/>
              </w:divBdr>
            </w:div>
            <w:div w:id="149829025">
              <w:marLeft w:val="0"/>
              <w:marRight w:val="0"/>
              <w:marTop w:val="0"/>
              <w:marBottom w:val="0"/>
              <w:divBdr>
                <w:top w:val="none" w:sz="0" w:space="0" w:color="auto"/>
                <w:left w:val="none" w:sz="0" w:space="0" w:color="auto"/>
                <w:bottom w:val="none" w:sz="0" w:space="0" w:color="auto"/>
                <w:right w:val="none" w:sz="0" w:space="0" w:color="auto"/>
              </w:divBdr>
            </w:div>
            <w:div w:id="2030182655">
              <w:marLeft w:val="0"/>
              <w:marRight w:val="0"/>
              <w:marTop w:val="0"/>
              <w:marBottom w:val="0"/>
              <w:divBdr>
                <w:top w:val="none" w:sz="0" w:space="0" w:color="auto"/>
                <w:left w:val="none" w:sz="0" w:space="0" w:color="auto"/>
                <w:bottom w:val="none" w:sz="0" w:space="0" w:color="auto"/>
                <w:right w:val="none" w:sz="0" w:space="0" w:color="auto"/>
              </w:divBdr>
            </w:div>
            <w:div w:id="1645693494">
              <w:marLeft w:val="0"/>
              <w:marRight w:val="0"/>
              <w:marTop w:val="0"/>
              <w:marBottom w:val="0"/>
              <w:divBdr>
                <w:top w:val="none" w:sz="0" w:space="0" w:color="auto"/>
                <w:left w:val="none" w:sz="0" w:space="0" w:color="auto"/>
                <w:bottom w:val="none" w:sz="0" w:space="0" w:color="auto"/>
                <w:right w:val="none" w:sz="0" w:space="0" w:color="auto"/>
              </w:divBdr>
            </w:div>
            <w:div w:id="633944186">
              <w:marLeft w:val="0"/>
              <w:marRight w:val="0"/>
              <w:marTop w:val="0"/>
              <w:marBottom w:val="0"/>
              <w:divBdr>
                <w:top w:val="none" w:sz="0" w:space="0" w:color="auto"/>
                <w:left w:val="none" w:sz="0" w:space="0" w:color="auto"/>
                <w:bottom w:val="none" w:sz="0" w:space="0" w:color="auto"/>
                <w:right w:val="none" w:sz="0" w:space="0" w:color="auto"/>
              </w:divBdr>
            </w:div>
            <w:div w:id="962733192">
              <w:marLeft w:val="0"/>
              <w:marRight w:val="0"/>
              <w:marTop w:val="0"/>
              <w:marBottom w:val="0"/>
              <w:divBdr>
                <w:top w:val="none" w:sz="0" w:space="0" w:color="auto"/>
                <w:left w:val="none" w:sz="0" w:space="0" w:color="auto"/>
                <w:bottom w:val="none" w:sz="0" w:space="0" w:color="auto"/>
                <w:right w:val="none" w:sz="0" w:space="0" w:color="auto"/>
              </w:divBdr>
            </w:div>
            <w:div w:id="2092307379">
              <w:marLeft w:val="0"/>
              <w:marRight w:val="0"/>
              <w:marTop w:val="0"/>
              <w:marBottom w:val="0"/>
              <w:divBdr>
                <w:top w:val="none" w:sz="0" w:space="0" w:color="auto"/>
                <w:left w:val="none" w:sz="0" w:space="0" w:color="auto"/>
                <w:bottom w:val="none" w:sz="0" w:space="0" w:color="auto"/>
                <w:right w:val="none" w:sz="0" w:space="0" w:color="auto"/>
              </w:divBdr>
            </w:div>
            <w:div w:id="112854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44681">
      <w:bodyDiv w:val="1"/>
      <w:marLeft w:val="0"/>
      <w:marRight w:val="0"/>
      <w:marTop w:val="0"/>
      <w:marBottom w:val="0"/>
      <w:divBdr>
        <w:top w:val="none" w:sz="0" w:space="0" w:color="auto"/>
        <w:left w:val="none" w:sz="0" w:space="0" w:color="auto"/>
        <w:bottom w:val="none" w:sz="0" w:space="0" w:color="auto"/>
        <w:right w:val="none" w:sz="0" w:space="0" w:color="auto"/>
      </w:divBdr>
    </w:div>
    <w:div w:id="468280551">
      <w:bodyDiv w:val="1"/>
      <w:marLeft w:val="0"/>
      <w:marRight w:val="0"/>
      <w:marTop w:val="0"/>
      <w:marBottom w:val="0"/>
      <w:divBdr>
        <w:top w:val="none" w:sz="0" w:space="0" w:color="auto"/>
        <w:left w:val="none" w:sz="0" w:space="0" w:color="auto"/>
        <w:bottom w:val="none" w:sz="0" w:space="0" w:color="auto"/>
        <w:right w:val="none" w:sz="0" w:space="0" w:color="auto"/>
      </w:divBdr>
      <w:divsChild>
        <w:div w:id="1783259140">
          <w:marLeft w:val="0"/>
          <w:marRight w:val="0"/>
          <w:marTop w:val="0"/>
          <w:marBottom w:val="0"/>
          <w:divBdr>
            <w:top w:val="none" w:sz="0" w:space="0" w:color="auto"/>
            <w:left w:val="none" w:sz="0" w:space="0" w:color="auto"/>
            <w:bottom w:val="none" w:sz="0" w:space="0" w:color="auto"/>
            <w:right w:val="none" w:sz="0" w:space="0" w:color="auto"/>
          </w:divBdr>
          <w:divsChild>
            <w:div w:id="548691360">
              <w:marLeft w:val="0"/>
              <w:marRight w:val="0"/>
              <w:marTop w:val="0"/>
              <w:marBottom w:val="0"/>
              <w:divBdr>
                <w:top w:val="none" w:sz="0" w:space="0" w:color="auto"/>
                <w:left w:val="none" w:sz="0" w:space="0" w:color="auto"/>
                <w:bottom w:val="none" w:sz="0" w:space="0" w:color="auto"/>
                <w:right w:val="none" w:sz="0" w:space="0" w:color="auto"/>
              </w:divBdr>
              <w:divsChild>
                <w:div w:id="837840828">
                  <w:marLeft w:val="0"/>
                  <w:marRight w:val="0"/>
                  <w:marTop w:val="0"/>
                  <w:marBottom w:val="0"/>
                  <w:divBdr>
                    <w:top w:val="none" w:sz="0" w:space="0" w:color="auto"/>
                    <w:left w:val="none" w:sz="0" w:space="0" w:color="auto"/>
                    <w:bottom w:val="none" w:sz="0" w:space="0" w:color="auto"/>
                    <w:right w:val="none" w:sz="0" w:space="0" w:color="auto"/>
                  </w:divBdr>
                  <w:divsChild>
                    <w:div w:id="185187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531561">
      <w:bodyDiv w:val="1"/>
      <w:marLeft w:val="0"/>
      <w:marRight w:val="0"/>
      <w:marTop w:val="0"/>
      <w:marBottom w:val="0"/>
      <w:divBdr>
        <w:top w:val="none" w:sz="0" w:space="0" w:color="auto"/>
        <w:left w:val="none" w:sz="0" w:space="0" w:color="auto"/>
        <w:bottom w:val="none" w:sz="0" w:space="0" w:color="auto"/>
        <w:right w:val="none" w:sz="0" w:space="0" w:color="auto"/>
      </w:divBdr>
      <w:divsChild>
        <w:div w:id="367343414">
          <w:marLeft w:val="0"/>
          <w:marRight w:val="0"/>
          <w:marTop w:val="0"/>
          <w:marBottom w:val="0"/>
          <w:divBdr>
            <w:top w:val="none" w:sz="0" w:space="0" w:color="auto"/>
            <w:left w:val="none" w:sz="0" w:space="0" w:color="auto"/>
            <w:bottom w:val="none" w:sz="0" w:space="0" w:color="auto"/>
            <w:right w:val="none" w:sz="0" w:space="0" w:color="auto"/>
          </w:divBdr>
          <w:divsChild>
            <w:div w:id="1362583796">
              <w:marLeft w:val="0"/>
              <w:marRight w:val="0"/>
              <w:marTop w:val="0"/>
              <w:marBottom w:val="0"/>
              <w:divBdr>
                <w:top w:val="none" w:sz="0" w:space="0" w:color="auto"/>
                <w:left w:val="none" w:sz="0" w:space="0" w:color="auto"/>
                <w:bottom w:val="none" w:sz="0" w:space="0" w:color="auto"/>
                <w:right w:val="none" w:sz="0" w:space="0" w:color="auto"/>
              </w:divBdr>
              <w:divsChild>
                <w:div w:id="1606382645">
                  <w:marLeft w:val="0"/>
                  <w:marRight w:val="0"/>
                  <w:marTop w:val="0"/>
                  <w:marBottom w:val="0"/>
                  <w:divBdr>
                    <w:top w:val="none" w:sz="0" w:space="0" w:color="auto"/>
                    <w:left w:val="none" w:sz="0" w:space="0" w:color="auto"/>
                    <w:bottom w:val="none" w:sz="0" w:space="0" w:color="auto"/>
                    <w:right w:val="none" w:sz="0" w:space="0" w:color="auto"/>
                  </w:divBdr>
                  <w:divsChild>
                    <w:div w:id="91659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646784">
      <w:bodyDiv w:val="1"/>
      <w:marLeft w:val="0"/>
      <w:marRight w:val="0"/>
      <w:marTop w:val="0"/>
      <w:marBottom w:val="0"/>
      <w:divBdr>
        <w:top w:val="none" w:sz="0" w:space="0" w:color="auto"/>
        <w:left w:val="none" w:sz="0" w:space="0" w:color="auto"/>
        <w:bottom w:val="none" w:sz="0" w:space="0" w:color="auto"/>
        <w:right w:val="none" w:sz="0" w:space="0" w:color="auto"/>
      </w:divBdr>
      <w:divsChild>
        <w:div w:id="1982347599">
          <w:marLeft w:val="0"/>
          <w:marRight w:val="0"/>
          <w:marTop w:val="0"/>
          <w:marBottom w:val="0"/>
          <w:divBdr>
            <w:top w:val="none" w:sz="0" w:space="0" w:color="auto"/>
            <w:left w:val="none" w:sz="0" w:space="0" w:color="auto"/>
            <w:bottom w:val="none" w:sz="0" w:space="0" w:color="auto"/>
            <w:right w:val="none" w:sz="0" w:space="0" w:color="auto"/>
          </w:divBdr>
          <w:divsChild>
            <w:div w:id="866604685">
              <w:marLeft w:val="0"/>
              <w:marRight w:val="0"/>
              <w:marTop w:val="0"/>
              <w:marBottom w:val="0"/>
              <w:divBdr>
                <w:top w:val="none" w:sz="0" w:space="0" w:color="auto"/>
                <w:left w:val="none" w:sz="0" w:space="0" w:color="auto"/>
                <w:bottom w:val="none" w:sz="0" w:space="0" w:color="auto"/>
                <w:right w:val="none" w:sz="0" w:space="0" w:color="auto"/>
              </w:divBdr>
            </w:div>
            <w:div w:id="174225302">
              <w:marLeft w:val="0"/>
              <w:marRight w:val="0"/>
              <w:marTop w:val="0"/>
              <w:marBottom w:val="0"/>
              <w:divBdr>
                <w:top w:val="none" w:sz="0" w:space="0" w:color="auto"/>
                <w:left w:val="none" w:sz="0" w:space="0" w:color="auto"/>
                <w:bottom w:val="none" w:sz="0" w:space="0" w:color="auto"/>
                <w:right w:val="none" w:sz="0" w:space="0" w:color="auto"/>
              </w:divBdr>
            </w:div>
            <w:div w:id="1506480372">
              <w:marLeft w:val="0"/>
              <w:marRight w:val="0"/>
              <w:marTop w:val="0"/>
              <w:marBottom w:val="0"/>
              <w:divBdr>
                <w:top w:val="none" w:sz="0" w:space="0" w:color="auto"/>
                <w:left w:val="none" w:sz="0" w:space="0" w:color="auto"/>
                <w:bottom w:val="none" w:sz="0" w:space="0" w:color="auto"/>
                <w:right w:val="none" w:sz="0" w:space="0" w:color="auto"/>
              </w:divBdr>
            </w:div>
            <w:div w:id="2036151428">
              <w:marLeft w:val="0"/>
              <w:marRight w:val="0"/>
              <w:marTop w:val="0"/>
              <w:marBottom w:val="0"/>
              <w:divBdr>
                <w:top w:val="none" w:sz="0" w:space="0" w:color="auto"/>
                <w:left w:val="none" w:sz="0" w:space="0" w:color="auto"/>
                <w:bottom w:val="none" w:sz="0" w:space="0" w:color="auto"/>
                <w:right w:val="none" w:sz="0" w:space="0" w:color="auto"/>
              </w:divBdr>
            </w:div>
            <w:div w:id="90866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53981">
      <w:bodyDiv w:val="1"/>
      <w:marLeft w:val="0"/>
      <w:marRight w:val="0"/>
      <w:marTop w:val="0"/>
      <w:marBottom w:val="0"/>
      <w:divBdr>
        <w:top w:val="none" w:sz="0" w:space="0" w:color="auto"/>
        <w:left w:val="none" w:sz="0" w:space="0" w:color="auto"/>
        <w:bottom w:val="none" w:sz="0" w:space="0" w:color="auto"/>
        <w:right w:val="none" w:sz="0" w:space="0" w:color="auto"/>
      </w:divBdr>
      <w:divsChild>
        <w:div w:id="629820766">
          <w:marLeft w:val="0"/>
          <w:marRight w:val="0"/>
          <w:marTop w:val="0"/>
          <w:marBottom w:val="0"/>
          <w:divBdr>
            <w:top w:val="none" w:sz="0" w:space="0" w:color="auto"/>
            <w:left w:val="none" w:sz="0" w:space="0" w:color="auto"/>
            <w:bottom w:val="none" w:sz="0" w:space="0" w:color="auto"/>
            <w:right w:val="none" w:sz="0" w:space="0" w:color="auto"/>
          </w:divBdr>
          <w:divsChild>
            <w:div w:id="1242182755">
              <w:marLeft w:val="0"/>
              <w:marRight w:val="0"/>
              <w:marTop w:val="0"/>
              <w:marBottom w:val="0"/>
              <w:divBdr>
                <w:top w:val="none" w:sz="0" w:space="0" w:color="auto"/>
                <w:left w:val="none" w:sz="0" w:space="0" w:color="auto"/>
                <w:bottom w:val="none" w:sz="0" w:space="0" w:color="auto"/>
                <w:right w:val="none" w:sz="0" w:space="0" w:color="auto"/>
              </w:divBdr>
            </w:div>
            <w:div w:id="1592161786">
              <w:marLeft w:val="0"/>
              <w:marRight w:val="0"/>
              <w:marTop w:val="0"/>
              <w:marBottom w:val="0"/>
              <w:divBdr>
                <w:top w:val="none" w:sz="0" w:space="0" w:color="auto"/>
                <w:left w:val="none" w:sz="0" w:space="0" w:color="auto"/>
                <w:bottom w:val="none" w:sz="0" w:space="0" w:color="auto"/>
                <w:right w:val="none" w:sz="0" w:space="0" w:color="auto"/>
              </w:divBdr>
            </w:div>
            <w:div w:id="531265149">
              <w:marLeft w:val="0"/>
              <w:marRight w:val="0"/>
              <w:marTop w:val="0"/>
              <w:marBottom w:val="0"/>
              <w:divBdr>
                <w:top w:val="none" w:sz="0" w:space="0" w:color="auto"/>
                <w:left w:val="none" w:sz="0" w:space="0" w:color="auto"/>
                <w:bottom w:val="none" w:sz="0" w:space="0" w:color="auto"/>
                <w:right w:val="none" w:sz="0" w:space="0" w:color="auto"/>
              </w:divBdr>
            </w:div>
            <w:div w:id="126507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746129">
      <w:bodyDiv w:val="1"/>
      <w:marLeft w:val="0"/>
      <w:marRight w:val="0"/>
      <w:marTop w:val="0"/>
      <w:marBottom w:val="0"/>
      <w:divBdr>
        <w:top w:val="none" w:sz="0" w:space="0" w:color="auto"/>
        <w:left w:val="none" w:sz="0" w:space="0" w:color="auto"/>
        <w:bottom w:val="none" w:sz="0" w:space="0" w:color="auto"/>
        <w:right w:val="none" w:sz="0" w:space="0" w:color="auto"/>
      </w:divBdr>
      <w:divsChild>
        <w:div w:id="362485306">
          <w:marLeft w:val="0"/>
          <w:marRight w:val="0"/>
          <w:marTop w:val="0"/>
          <w:marBottom w:val="0"/>
          <w:divBdr>
            <w:top w:val="none" w:sz="0" w:space="0" w:color="auto"/>
            <w:left w:val="none" w:sz="0" w:space="0" w:color="auto"/>
            <w:bottom w:val="none" w:sz="0" w:space="0" w:color="auto"/>
            <w:right w:val="none" w:sz="0" w:space="0" w:color="auto"/>
          </w:divBdr>
          <w:divsChild>
            <w:div w:id="1197698090">
              <w:marLeft w:val="0"/>
              <w:marRight w:val="0"/>
              <w:marTop w:val="0"/>
              <w:marBottom w:val="0"/>
              <w:divBdr>
                <w:top w:val="none" w:sz="0" w:space="0" w:color="auto"/>
                <w:left w:val="none" w:sz="0" w:space="0" w:color="auto"/>
                <w:bottom w:val="none" w:sz="0" w:space="0" w:color="auto"/>
                <w:right w:val="none" w:sz="0" w:space="0" w:color="auto"/>
              </w:divBdr>
            </w:div>
            <w:div w:id="825320522">
              <w:marLeft w:val="0"/>
              <w:marRight w:val="0"/>
              <w:marTop w:val="0"/>
              <w:marBottom w:val="0"/>
              <w:divBdr>
                <w:top w:val="none" w:sz="0" w:space="0" w:color="auto"/>
                <w:left w:val="none" w:sz="0" w:space="0" w:color="auto"/>
                <w:bottom w:val="none" w:sz="0" w:space="0" w:color="auto"/>
                <w:right w:val="none" w:sz="0" w:space="0" w:color="auto"/>
              </w:divBdr>
            </w:div>
            <w:div w:id="538202475">
              <w:marLeft w:val="0"/>
              <w:marRight w:val="0"/>
              <w:marTop w:val="0"/>
              <w:marBottom w:val="0"/>
              <w:divBdr>
                <w:top w:val="none" w:sz="0" w:space="0" w:color="auto"/>
                <w:left w:val="none" w:sz="0" w:space="0" w:color="auto"/>
                <w:bottom w:val="none" w:sz="0" w:space="0" w:color="auto"/>
                <w:right w:val="none" w:sz="0" w:space="0" w:color="auto"/>
              </w:divBdr>
            </w:div>
            <w:div w:id="516770526">
              <w:marLeft w:val="0"/>
              <w:marRight w:val="0"/>
              <w:marTop w:val="0"/>
              <w:marBottom w:val="0"/>
              <w:divBdr>
                <w:top w:val="none" w:sz="0" w:space="0" w:color="auto"/>
                <w:left w:val="none" w:sz="0" w:space="0" w:color="auto"/>
                <w:bottom w:val="none" w:sz="0" w:space="0" w:color="auto"/>
                <w:right w:val="none" w:sz="0" w:space="0" w:color="auto"/>
              </w:divBdr>
            </w:div>
            <w:div w:id="1099791801">
              <w:marLeft w:val="0"/>
              <w:marRight w:val="0"/>
              <w:marTop w:val="0"/>
              <w:marBottom w:val="0"/>
              <w:divBdr>
                <w:top w:val="none" w:sz="0" w:space="0" w:color="auto"/>
                <w:left w:val="none" w:sz="0" w:space="0" w:color="auto"/>
                <w:bottom w:val="none" w:sz="0" w:space="0" w:color="auto"/>
                <w:right w:val="none" w:sz="0" w:space="0" w:color="auto"/>
              </w:divBdr>
            </w:div>
            <w:div w:id="1629894978">
              <w:marLeft w:val="0"/>
              <w:marRight w:val="0"/>
              <w:marTop w:val="0"/>
              <w:marBottom w:val="0"/>
              <w:divBdr>
                <w:top w:val="none" w:sz="0" w:space="0" w:color="auto"/>
                <w:left w:val="none" w:sz="0" w:space="0" w:color="auto"/>
                <w:bottom w:val="none" w:sz="0" w:space="0" w:color="auto"/>
                <w:right w:val="none" w:sz="0" w:space="0" w:color="auto"/>
              </w:divBdr>
            </w:div>
            <w:div w:id="976304608">
              <w:marLeft w:val="0"/>
              <w:marRight w:val="0"/>
              <w:marTop w:val="0"/>
              <w:marBottom w:val="0"/>
              <w:divBdr>
                <w:top w:val="none" w:sz="0" w:space="0" w:color="auto"/>
                <w:left w:val="none" w:sz="0" w:space="0" w:color="auto"/>
                <w:bottom w:val="none" w:sz="0" w:space="0" w:color="auto"/>
                <w:right w:val="none" w:sz="0" w:space="0" w:color="auto"/>
              </w:divBdr>
            </w:div>
            <w:div w:id="1783571897">
              <w:marLeft w:val="0"/>
              <w:marRight w:val="0"/>
              <w:marTop w:val="0"/>
              <w:marBottom w:val="0"/>
              <w:divBdr>
                <w:top w:val="none" w:sz="0" w:space="0" w:color="auto"/>
                <w:left w:val="none" w:sz="0" w:space="0" w:color="auto"/>
                <w:bottom w:val="none" w:sz="0" w:space="0" w:color="auto"/>
                <w:right w:val="none" w:sz="0" w:space="0" w:color="auto"/>
              </w:divBdr>
            </w:div>
            <w:div w:id="1050107611">
              <w:marLeft w:val="0"/>
              <w:marRight w:val="0"/>
              <w:marTop w:val="0"/>
              <w:marBottom w:val="0"/>
              <w:divBdr>
                <w:top w:val="none" w:sz="0" w:space="0" w:color="auto"/>
                <w:left w:val="none" w:sz="0" w:space="0" w:color="auto"/>
                <w:bottom w:val="none" w:sz="0" w:space="0" w:color="auto"/>
                <w:right w:val="none" w:sz="0" w:space="0" w:color="auto"/>
              </w:divBdr>
            </w:div>
            <w:div w:id="768702300">
              <w:marLeft w:val="0"/>
              <w:marRight w:val="0"/>
              <w:marTop w:val="0"/>
              <w:marBottom w:val="0"/>
              <w:divBdr>
                <w:top w:val="none" w:sz="0" w:space="0" w:color="auto"/>
                <w:left w:val="none" w:sz="0" w:space="0" w:color="auto"/>
                <w:bottom w:val="none" w:sz="0" w:space="0" w:color="auto"/>
                <w:right w:val="none" w:sz="0" w:space="0" w:color="auto"/>
              </w:divBdr>
            </w:div>
            <w:div w:id="984049607">
              <w:marLeft w:val="0"/>
              <w:marRight w:val="0"/>
              <w:marTop w:val="0"/>
              <w:marBottom w:val="0"/>
              <w:divBdr>
                <w:top w:val="none" w:sz="0" w:space="0" w:color="auto"/>
                <w:left w:val="none" w:sz="0" w:space="0" w:color="auto"/>
                <w:bottom w:val="none" w:sz="0" w:space="0" w:color="auto"/>
                <w:right w:val="none" w:sz="0" w:space="0" w:color="auto"/>
              </w:divBdr>
            </w:div>
            <w:div w:id="1752965187">
              <w:marLeft w:val="0"/>
              <w:marRight w:val="0"/>
              <w:marTop w:val="0"/>
              <w:marBottom w:val="0"/>
              <w:divBdr>
                <w:top w:val="none" w:sz="0" w:space="0" w:color="auto"/>
                <w:left w:val="none" w:sz="0" w:space="0" w:color="auto"/>
                <w:bottom w:val="none" w:sz="0" w:space="0" w:color="auto"/>
                <w:right w:val="none" w:sz="0" w:space="0" w:color="auto"/>
              </w:divBdr>
            </w:div>
            <w:div w:id="1240212273">
              <w:marLeft w:val="0"/>
              <w:marRight w:val="0"/>
              <w:marTop w:val="0"/>
              <w:marBottom w:val="0"/>
              <w:divBdr>
                <w:top w:val="none" w:sz="0" w:space="0" w:color="auto"/>
                <w:left w:val="none" w:sz="0" w:space="0" w:color="auto"/>
                <w:bottom w:val="none" w:sz="0" w:space="0" w:color="auto"/>
                <w:right w:val="none" w:sz="0" w:space="0" w:color="auto"/>
              </w:divBdr>
            </w:div>
            <w:div w:id="477116765">
              <w:marLeft w:val="0"/>
              <w:marRight w:val="0"/>
              <w:marTop w:val="0"/>
              <w:marBottom w:val="0"/>
              <w:divBdr>
                <w:top w:val="none" w:sz="0" w:space="0" w:color="auto"/>
                <w:left w:val="none" w:sz="0" w:space="0" w:color="auto"/>
                <w:bottom w:val="none" w:sz="0" w:space="0" w:color="auto"/>
                <w:right w:val="none" w:sz="0" w:space="0" w:color="auto"/>
              </w:divBdr>
            </w:div>
            <w:div w:id="1349603372">
              <w:marLeft w:val="0"/>
              <w:marRight w:val="0"/>
              <w:marTop w:val="0"/>
              <w:marBottom w:val="0"/>
              <w:divBdr>
                <w:top w:val="none" w:sz="0" w:space="0" w:color="auto"/>
                <w:left w:val="none" w:sz="0" w:space="0" w:color="auto"/>
                <w:bottom w:val="none" w:sz="0" w:space="0" w:color="auto"/>
                <w:right w:val="none" w:sz="0" w:space="0" w:color="auto"/>
              </w:divBdr>
            </w:div>
            <w:div w:id="1349258116">
              <w:marLeft w:val="0"/>
              <w:marRight w:val="0"/>
              <w:marTop w:val="0"/>
              <w:marBottom w:val="0"/>
              <w:divBdr>
                <w:top w:val="none" w:sz="0" w:space="0" w:color="auto"/>
                <w:left w:val="none" w:sz="0" w:space="0" w:color="auto"/>
                <w:bottom w:val="none" w:sz="0" w:space="0" w:color="auto"/>
                <w:right w:val="none" w:sz="0" w:space="0" w:color="auto"/>
              </w:divBdr>
            </w:div>
            <w:div w:id="1346247103">
              <w:marLeft w:val="0"/>
              <w:marRight w:val="0"/>
              <w:marTop w:val="0"/>
              <w:marBottom w:val="0"/>
              <w:divBdr>
                <w:top w:val="none" w:sz="0" w:space="0" w:color="auto"/>
                <w:left w:val="none" w:sz="0" w:space="0" w:color="auto"/>
                <w:bottom w:val="none" w:sz="0" w:space="0" w:color="auto"/>
                <w:right w:val="none" w:sz="0" w:space="0" w:color="auto"/>
              </w:divBdr>
            </w:div>
            <w:div w:id="1307737322">
              <w:marLeft w:val="0"/>
              <w:marRight w:val="0"/>
              <w:marTop w:val="0"/>
              <w:marBottom w:val="0"/>
              <w:divBdr>
                <w:top w:val="none" w:sz="0" w:space="0" w:color="auto"/>
                <w:left w:val="none" w:sz="0" w:space="0" w:color="auto"/>
                <w:bottom w:val="none" w:sz="0" w:space="0" w:color="auto"/>
                <w:right w:val="none" w:sz="0" w:space="0" w:color="auto"/>
              </w:divBdr>
            </w:div>
            <w:div w:id="1523283601">
              <w:marLeft w:val="0"/>
              <w:marRight w:val="0"/>
              <w:marTop w:val="0"/>
              <w:marBottom w:val="0"/>
              <w:divBdr>
                <w:top w:val="none" w:sz="0" w:space="0" w:color="auto"/>
                <w:left w:val="none" w:sz="0" w:space="0" w:color="auto"/>
                <w:bottom w:val="none" w:sz="0" w:space="0" w:color="auto"/>
                <w:right w:val="none" w:sz="0" w:space="0" w:color="auto"/>
              </w:divBdr>
            </w:div>
            <w:div w:id="129154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871997">
      <w:bodyDiv w:val="1"/>
      <w:marLeft w:val="0"/>
      <w:marRight w:val="0"/>
      <w:marTop w:val="0"/>
      <w:marBottom w:val="0"/>
      <w:divBdr>
        <w:top w:val="none" w:sz="0" w:space="0" w:color="auto"/>
        <w:left w:val="none" w:sz="0" w:space="0" w:color="auto"/>
        <w:bottom w:val="none" w:sz="0" w:space="0" w:color="auto"/>
        <w:right w:val="none" w:sz="0" w:space="0" w:color="auto"/>
      </w:divBdr>
    </w:div>
    <w:div w:id="992215341">
      <w:bodyDiv w:val="1"/>
      <w:marLeft w:val="0"/>
      <w:marRight w:val="0"/>
      <w:marTop w:val="0"/>
      <w:marBottom w:val="0"/>
      <w:divBdr>
        <w:top w:val="none" w:sz="0" w:space="0" w:color="auto"/>
        <w:left w:val="none" w:sz="0" w:space="0" w:color="auto"/>
        <w:bottom w:val="none" w:sz="0" w:space="0" w:color="auto"/>
        <w:right w:val="none" w:sz="0" w:space="0" w:color="auto"/>
      </w:divBdr>
      <w:divsChild>
        <w:div w:id="1018391855">
          <w:marLeft w:val="0"/>
          <w:marRight w:val="0"/>
          <w:marTop w:val="0"/>
          <w:marBottom w:val="0"/>
          <w:divBdr>
            <w:top w:val="none" w:sz="0" w:space="0" w:color="auto"/>
            <w:left w:val="none" w:sz="0" w:space="0" w:color="auto"/>
            <w:bottom w:val="none" w:sz="0" w:space="0" w:color="auto"/>
            <w:right w:val="none" w:sz="0" w:space="0" w:color="auto"/>
          </w:divBdr>
          <w:divsChild>
            <w:div w:id="1707750648">
              <w:marLeft w:val="0"/>
              <w:marRight w:val="0"/>
              <w:marTop w:val="0"/>
              <w:marBottom w:val="0"/>
              <w:divBdr>
                <w:top w:val="none" w:sz="0" w:space="0" w:color="auto"/>
                <w:left w:val="none" w:sz="0" w:space="0" w:color="auto"/>
                <w:bottom w:val="none" w:sz="0" w:space="0" w:color="auto"/>
                <w:right w:val="none" w:sz="0" w:space="0" w:color="auto"/>
              </w:divBdr>
            </w:div>
            <w:div w:id="875854169">
              <w:marLeft w:val="0"/>
              <w:marRight w:val="0"/>
              <w:marTop w:val="0"/>
              <w:marBottom w:val="0"/>
              <w:divBdr>
                <w:top w:val="none" w:sz="0" w:space="0" w:color="auto"/>
                <w:left w:val="none" w:sz="0" w:space="0" w:color="auto"/>
                <w:bottom w:val="none" w:sz="0" w:space="0" w:color="auto"/>
                <w:right w:val="none" w:sz="0" w:space="0" w:color="auto"/>
              </w:divBdr>
            </w:div>
            <w:div w:id="1918592821">
              <w:marLeft w:val="0"/>
              <w:marRight w:val="0"/>
              <w:marTop w:val="0"/>
              <w:marBottom w:val="0"/>
              <w:divBdr>
                <w:top w:val="none" w:sz="0" w:space="0" w:color="auto"/>
                <w:left w:val="none" w:sz="0" w:space="0" w:color="auto"/>
                <w:bottom w:val="none" w:sz="0" w:space="0" w:color="auto"/>
                <w:right w:val="none" w:sz="0" w:space="0" w:color="auto"/>
              </w:divBdr>
            </w:div>
            <w:div w:id="15873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694931">
      <w:bodyDiv w:val="1"/>
      <w:marLeft w:val="0"/>
      <w:marRight w:val="0"/>
      <w:marTop w:val="0"/>
      <w:marBottom w:val="0"/>
      <w:divBdr>
        <w:top w:val="none" w:sz="0" w:space="0" w:color="auto"/>
        <w:left w:val="none" w:sz="0" w:space="0" w:color="auto"/>
        <w:bottom w:val="none" w:sz="0" w:space="0" w:color="auto"/>
        <w:right w:val="none" w:sz="0" w:space="0" w:color="auto"/>
      </w:divBdr>
      <w:divsChild>
        <w:div w:id="765808927">
          <w:marLeft w:val="0"/>
          <w:marRight w:val="0"/>
          <w:marTop w:val="0"/>
          <w:marBottom w:val="0"/>
          <w:divBdr>
            <w:top w:val="none" w:sz="0" w:space="0" w:color="auto"/>
            <w:left w:val="none" w:sz="0" w:space="0" w:color="auto"/>
            <w:bottom w:val="none" w:sz="0" w:space="0" w:color="auto"/>
            <w:right w:val="none" w:sz="0" w:space="0" w:color="auto"/>
          </w:divBdr>
          <w:divsChild>
            <w:div w:id="1218274212">
              <w:marLeft w:val="0"/>
              <w:marRight w:val="0"/>
              <w:marTop w:val="0"/>
              <w:marBottom w:val="0"/>
              <w:divBdr>
                <w:top w:val="none" w:sz="0" w:space="0" w:color="auto"/>
                <w:left w:val="none" w:sz="0" w:space="0" w:color="auto"/>
                <w:bottom w:val="none" w:sz="0" w:space="0" w:color="auto"/>
                <w:right w:val="none" w:sz="0" w:space="0" w:color="auto"/>
              </w:divBdr>
              <w:divsChild>
                <w:div w:id="18893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909837">
      <w:bodyDiv w:val="1"/>
      <w:marLeft w:val="0"/>
      <w:marRight w:val="0"/>
      <w:marTop w:val="0"/>
      <w:marBottom w:val="0"/>
      <w:divBdr>
        <w:top w:val="none" w:sz="0" w:space="0" w:color="auto"/>
        <w:left w:val="none" w:sz="0" w:space="0" w:color="auto"/>
        <w:bottom w:val="none" w:sz="0" w:space="0" w:color="auto"/>
        <w:right w:val="none" w:sz="0" w:space="0" w:color="auto"/>
      </w:divBdr>
    </w:div>
    <w:div w:id="1168515772">
      <w:bodyDiv w:val="1"/>
      <w:marLeft w:val="0"/>
      <w:marRight w:val="0"/>
      <w:marTop w:val="0"/>
      <w:marBottom w:val="0"/>
      <w:divBdr>
        <w:top w:val="none" w:sz="0" w:space="0" w:color="auto"/>
        <w:left w:val="none" w:sz="0" w:space="0" w:color="auto"/>
        <w:bottom w:val="none" w:sz="0" w:space="0" w:color="auto"/>
        <w:right w:val="none" w:sz="0" w:space="0" w:color="auto"/>
      </w:divBdr>
    </w:div>
    <w:div w:id="1184317507">
      <w:bodyDiv w:val="1"/>
      <w:marLeft w:val="0"/>
      <w:marRight w:val="0"/>
      <w:marTop w:val="0"/>
      <w:marBottom w:val="0"/>
      <w:divBdr>
        <w:top w:val="none" w:sz="0" w:space="0" w:color="auto"/>
        <w:left w:val="none" w:sz="0" w:space="0" w:color="auto"/>
        <w:bottom w:val="none" w:sz="0" w:space="0" w:color="auto"/>
        <w:right w:val="none" w:sz="0" w:space="0" w:color="auto"/>
      </w:divBdr>
    </w:div>
    <w:div w:id="1210678768">
      <w:bodyDiv w:val="1"/>
      <w:marLeft w:val="0"/>
      <w:marRight w:val="0"/>
      <w:marTop w:val="0"/>
      <w:marBottom w:val="0"/>
      <w:divBdr>
        <w:top w:val="none" w:sz="0" w:space="0" w:color="auto"/>
        <w:left w:val="none" w:sz="0" w:space="0" w:color="auto"/>
        <w:bottom w:val="none" w:sz="0" w:space="0" w:color="auto"/>
        <w:right w:val="none" w:sz="0" w:space="0" w:color="auto"/>
      </w:divBdr>
    </w:div>
    <w:div w:id="1237547725">
      <w:bodyDiv w:val="1"/>
      <w:marLeft w:val="0"/>
      <w:marRight w:val="0"/>
      <w:marTop w:val="0"/>
      <w:marBottom w:val="0"/>
      <w:divBdr>
        <w:top w:val="none" w:sz="0" w:space="0" w:color="auto"/>
        <w:left w:val="none" w:sz="0" w:space="0" w:color="auto"/>
        <w:bottom w:val="none" w:sz="0" w:space="0" w:color="auto"/>
        <w:right w:val="none" w:sz="0" w:space="0" w:color="auto"/>
      </w:divBdr>
      <w:divsChild>
        <w:div w:id="1892380411">
          <w:marLeft w:val="0"/>
          <w:marRight w:val="0"/>
          <w:marTop w:val="0"/>
          <w:marBottom w:val="0"/>
          <w:divBdr>
            <w:top w:val="none" w:sz="0" w:space="0" w:color="auto"/>
            <w:left w:val="none" w:sz="0" w:space="0" w:color="auto"/>
            <w:bottom w:val="none" w:sz="0" w:space="0" w:color="auto"/>
            <w:right w:val="none" w:sz="0" w:space="0" w:color="auto"/>
          </w:divBdr>
          <w:divsChild>
            <w:div w:id="1358044333">
              <w:marLeft w:val="0"/>
              <w:marRight w:val="0"/>
              <w:marTop w:val="0"/>
              <w:marBottom w:val="0"/>
              <w:divBdr>
                <w:top w:val="none" w:sz="0" w:space="0" w:color="auto"/>
                <w:left w:val="none" w:sz="0" w:space="0" w:color="auto"/>
                <w:bottom w:val="none" w:sz="0" w:space="0" w:color="auto"/>
                <w:right w:val="none" w:sz="0" w:space="0" w:color="auto"/>
              </w:divBdr>
            </w:div>
            <w:div w:id="934436435">
              <w:marLeft w:val="0"/>
              <w:marRight w:val="0"/>
              <w:marTop w:val="0"/>
              <w:marBottom w:val="0"/>
              <w:divBdr>
                <w:top w:val="none" w:sz="0" w:space="0" w:color="auto"/>
                <w:left w:val="none" w:sz="0" w:space="0" w:color="auto"/>
                <w:bottom w:val="none" w:sz="0" w:space="0" w:color="auto"/>
                <w:right w:val="none" w:sz="0" w:space="0" w:color="auto"/>
              </w:divBdr>
            </w:div>
            <w:div w:id="1278021593">
              <w:marLeft w:val="0"/>
              <w:marRight w:val="0"/>
              <w:marTop w:val="0"/>
              <w:marBottom w:val="0"/>
              <w:divBdr>
                <w:top w:val="none" w:sz="0" w:space="0" w:color="auto"/>
                <w:left w:val="none" w:sz="0" w:space="0" w:color="auto"/>
                <w:bottom w:val="none" w:sz="0" w:space="0" w:color="auto"/>
                <w:right w:val="none" w:sz="0" w:space="0" w:color="auto"/>
              </w:divBdr>
            </w:div>
            <w:div w:id="193347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195743">
      <w:bodyDiv w:val="1"/>
      <w:marLeft w:val="0"/>
      <w:marRight w:val="0"/>
      <w:marTop w:val="0"/>
      <w:marBottom w:val="0"/>
      <w:divBdr>
        <w:top w:val="none" w:sz="0" w:space="0" w:color="auto"/>
        <w:left w:val="none" w:sz="0" w:space="0" w:color="auto"/>
        <w:bottom w:val="none" w:sz="0" w:space="0" w:color="auto"/>
        <w:right w:val="none" w:sz="0" w:space="0" w:color="auto"/>
      </w:divBdr>
    </w:div>
    <w:div w:id="1362511001">
      <w:bodyDiv w:val="1"/>
      <w:marLeft w:val="0"/>
      <w:marRight w:val="0"/>
      <w:marTop w:val="0"/>
      <w:marBottom w:val="0"/>
      <w:divBdr>
        <w:top w:val="none" w:sz="0" w:space="0" w:color="auto"/>
        <w:left w:val="none" w:sz="0" w:space="0" w:color="auto"/>
        <w:bottom w:val="none" w:sz="0" w:space="0" w:color="auto"/>
        <w:right w:val="none" w:sz="0" w:space="0" w:color="auto"/>
      </w:divBdr>
    </w:div>
    <w:div w:id="1400665095">
      <w:bodyDiv w:val="1"/>
      <w:marLeft w:val="0"/>
      <w:marRight w:val="0"/>
      <w:marTop w:val="0"/>
      <w:marBottom w:val="0"/>
      <w:divBdr>
        <w:top w:val="none" w:sz="0" w:space="0" w:color="auto"/>
        <w:left w:val="none" w:sz="0" w:space="0" w:color="auto"/>
        <w:bottom w:val="none" w:sz="0" w:space="0" w:color="auto"/>
        <w:right w:val="none" w:sz="0" w:space="0" w:color="auto"/>
      </w:divBdr>
      <w:divsChild>
        <w:div w:id="1165823306">
          <w:marLeft w:val="0"/>
          <w:marRight w:val="0"/>
          <w:marTop w:val="0"/>
          <w:marBottom w:val="0"/>
          <w:divBdr>
            <w:top w:val="none" w:sz="0" w:space="0" w:color="auto"/>
            <w:left w:val="none" w:sz="0" w:space="0" w:color="auto"/>
            <w:bottom w:val="none" w:sz="0" w:space="0" w:color="auto"/>
            <w:right w:val="none" w:sz="0" w:space="0" w:color="auto"/>
          </w:divBdr>
          <w:divsChild>
            <w:div w:id="2007171972">
              <w:marLeft w:val="0"/>
              <w:marRight w:val="0"/>
              <w:marTop w:val="0"/>
              <w:marBottom w:val="0"/>
              <w:divBdr>
                <w:top w:val="none" w:sz="0" w:space="0" w:color="auto"/>
                <w:left w:val="none" w:sz="0" w:space="0" w:color="auto"/>
                <w:bottom w:val="none" w:sz="0" w:space="0" w:color="auto"/>
                <w:right w:val="none" w:sz="0" w:space="0" w:color="auto"/>
              </w:divBdr>
            </w:div>
            <w:div w:id="1837919578">
              <w:marLeft w:val="0"/>
              <w:marRight w:val="0"/>
              <w:marTop w:val="0"/>
              <w:marBottom w:val="0"/>
              <w:divBdr>
                <w:top w:val="none" w:sz="0" w:space="0" w:color="auto"/>
                <w:left w:val="none" w:sz="0" w:space="0" w:color="auto"/>
                <w:bottom w:val="none" w:sz="0" w:space="0" w:color="auto"/>
                <w:right w:val="none" w:sz="0" w:space="0" w:color="auto"/>
              </w:divBdr>
            </w:div>
            <w:div w:id="1141265740">
              <w:marLeft w:val="0"/>
              <w:marRight w:val="0"/>
              <w:marTop w:val="0"/>
              <w:marBottom w:val="0"/>
              <w:divBdr>
                <w:top w:val="none" w:sz="0" w:space="0" w:color="auto"/>
                <w:left w:val="none" w:sz="0" w:space="0" w:color="auto"/>
                <w:bottom w:val="none" w:sz="0" w:space="0" w:color="auto"/>
                <w:right w:val="none" w:sz="0" w:space="0" w:color="auto"/>
              </w:divBdr>
            </w:div>
            <w:div w:id="1851681418">
              <w:marLeft w:val="0"/>
              <w:marRight w:val="0"/>
              <w:marTop w:val="0"/>
              <w:marBottom w:val="0"/>
              <w:divBdr>
                <w:top w:val="none" w:sz="0" w:space="0" w:color="auto"/>
                <w:left w:val="none" w:sz="0" w:space="0" w:color="auto"/>
                <w:bottom w:val="none" w:sz="0" w:space="0" w:color="auto"/>
                <w:right w:val="none" w:sz="0" w:space="0" w:color="auto"/>
              </w:divBdr>
            </w:div>
            <w:div w:id="1477450109">
              <w:marLeft w:val="0"/>
              <w:marRight w:val="0"/>
              <w:marTop w:val="0"/>
              <w:marBottom w:val="0"/>
              <w:divBdr>
                <w:top w:val="none" w:sz="0" w:space="0" w:color="auto"/>
                <w:left w:val="none" w:sz="0" w:space="0" w:color="auto"/>
                <w:bottom w:val="none" w:sz="0" w:space="0" w:color="auto"/>
                <w:right w:val="none" w:sz="0" w:space="0" w:color="auto"/>
              </w:divBdr>
            </w:div>
            <w:div w:id="1345009570">
              <w:marLeft w:val="0"/>
              <w:marRight w:val="0"/>
              <w:marTop w:val="0"/>
              <w:marBottom w:val="0"/>
              <w:divBdr>
                <w:top w:val="none" w:sz="0" w:space="0" w:color="auto"/>
                <w:left w:val="none" w:sz="0" w:space="0" w:color="auto"/>
                <w:bottom w:val="none" w:sz="0" w:space="0" w:color="auto"/>
                <w:right w:val="none" w:sz="0" w:space="0" w:color="auto"/>
              </w:divBdr>
            </w:div>
            <w:div w:id="183475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212405">
      <w:bodyDiv w:val="1"/>
      <w:marLeft w:val="0"/>
      <w:marRight w:val="0"/>
      <w:marTop w:val="0"/>
      <w:marBottom w:val="0"/>
      <w:divBdr>
        <w:top w:val="none" w:sz="0" w:space="0" w:color="auto"/>
        <w:left w:val="none" w:sz="0" w:space="0" w:color="auto"/>
        <w:bottom w:val="none" w:sz="0" w:space="0" w:color="auto"/>
        <w:right w:val="none" w:sz="0" w:space="0" w:color="auto"/>
      </w:divBdr>
    </w:div>
    <w:div w:id="1476725416">
      <w:bodyDiv w:val="1"/>
      <w:marLeft w:val="0"/>
      <w:marRight w:val="0"/>
      <w:marTop w:val="0"/>
      <w:marBottom w:val="0"/>
      <w:divBdr>
        <w:top w:val="none" w:sz="0" w:space="0" w:color="auto"/>
        <w:left w:val="none" w:sz="0" w:space="0" w:color="auto"/>
        <w:bottom w:val="none" w:sz="0" w:space="0" w:color="auto"/>
        <w:right w:val="none" w:sz="0" w:space="0" w:color="auto"/>
      </w:divBdr>
      <w:divsChild>
        <w:div w:id="616059048">
          <w:marLeft w:val="0"/>
          <w:marRight w:val="0"/>
          <w:marTop w:val="0"/>
          <w:marBottom w:val="0"/>
          <w:divBdr>
            <w:top w:val="none" w:sz="0" w:space="0" w:color="auto"/>
            <w:left w:val="none" w:sz="0" w:space="0" w:color="auto"/>
            <w:bottom w:val="none" w:sz="0" w:space="0" w:color="auto"/>
            <w:right w:val="none" w:sz="0" w:space="0" w:color="auto"/>
          </w:divBdr>
          <w:divsChild>
            <w:div w:id="1162623361">
              <w:marLeft w:val="0"/>
              <w:marRight w:val="0"/>
              <w:marTop w:val="0"/>
              <w:marBottom w:val="0"/>
              <w:divBdr>
                <w:top w:val="none" w:sz="0" w:space="0" w:color="auto"/>
                <w:left w:val="none" w:sz="0" w:space="0" w:color="auto"/>
                <w:bottom w:val="none" w:sz="0" w:space="0" w:color="auto"/>
                <w:right w:val="none" w:sz="0" w:space="0" w:color="auto"/>
              </w:divBdr>
              <w:divsChild>
                <w:div w:id="2088526226">
                  <w:marLeft w:val="0"/>
                  <w:marRight w:val="0"/>
                  <w:marTop w:val="0"/>
                  <w:marBottom w:val="0"/>
                  <w:divBdr>
                    <w:top w:val="none" w:sz="0" w:space="0" w:color="auto"/>
                    <w:left w:val="none" w:sz="0" w:space="0" w:color="auto"/>
                    <w:bottom w:val="none" w:sz="0" w:space="0" w:color="auto"/>
                    <w:right w:val="none" w:sz="0" w:space="0" w:color="auto"/>
                  </w:divBdr>
                  <w:divsChild>
                    <w:div w:id="162295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673900">
      <w:bodyDiv w:val="1"/>
      <w:marLeft w:val="0"/>
      <w:marRight w:val="0"/>
      <w:marTop w:val="0"/>
      <w:marBottom w:val="0"/>
      <w:divBdr>
        <w:top w:val="none" w:sz="0" w:space="0" w:color="auto"/>
        <w:left w:val="none" w:sz="0" w:space="0" w:color="auto"/>
        <w:bottom w:val="none" w:sz="0" w:space="0" w:color="auto"/>
        <w:right w:val="none" w:sz="0" w:space="0" w:color="auto"/>
      </w:divBdr>
    </w:div>
    <w:div w:id="1574780202">
      <w:bodyDiv w:val="1"/>
      <w:marLeft w:val="0"/>
      <w:marRight w:val="0"/>
      <w:marTop w:val="0"/>
      <w:marBottom w:val="0"/>
      <w:divBdr>
        <w:top w:val="none" w:sz="0" w:space="0" w:color="auto"/>
        <w:left w:val="none" w:sz="0" w:space="0" w:color="auto"/>
        <w:bottom w:val="none" w:sz="0" w:space="0" w:color="auto"/>
        <w:right w:val="none" w:sz="0" w:space="0" w:color="auto"/>
      </w:divBdr>
      <w:divsChild>
        <w:div w:id="596140265">
          <w:marLeft w:val="0"/>
          <w:marRight w:val="0"/>
          <w:marTop w:val="0"/>
          <w:marBottom w:val="0"/>
          <w:divBdr>
            <w:top w:val="none" w:sz="0" w:space="0" w:color="auto"/>
            <w:left w:val="none" w:sz="0" w:space="0" w:color="auto"/>
            <w:bottom w:val="none" w:sz="0" w:space="0" w:color="auto"/>
            <w:right w:val="none" w:sz="0" w:space="0" w:color="auto"/>
          </w:divBdr>
          <w:divsChild>
            <w:div w:id="78947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933306">
      <w:bodyDiv w:val="1"/>
      <w:marLeft w:val="0"/>
      <w:marRight w:val="0"/>
      <w:marTop w:val="0"/>
      <w:marBottom w:val="0"/>
      <w:divBdr>
        <w:top w:val="none" w:sz="0" w:space="0" w:color="auto"/>
        <w:left w:val="none" w:sz="0" w:space="0" w:color="auto"/>
        <w:bottom w:val="none" w:sz="0" w:space="0" w:color="auto"/>
        <w:right w:val="none" w:sz="0" w:space="0" w:color="auto"/>
      </w:divBdr>
    </w:div>
    <w:div w:id="1722247045">
      <w:bodyDiv w:val="1"/>
      <w:marLeft w:val="0"/>
      <w:marRight w:val="0"/>
      <w:marTop w:val="0"/>
      <w:marBottom w:val="0"/>
      <w:divBdr>
        <w:top w:val="none" w:sz="0" w:space="0" w:color="auto"/>
        <w:left w:val="none" w:sz="0" w:space="0" w:color="auto"/>
        <w:bottom w:val="none" w:sz="0" w:space="0" w:color="auto"/>
        <w:right w:val="none" w:sz="0" w:space="0" w:color="auto"/>
      </w:divBdr>
    </w:div>
    <w:div w:id="1771975294">
      <w:bodyDiv w:val="1"/>
      <w:marLeft w:val="0"/>
      <w:marRight w:val="0"/>
      <w:marTop w:val="0"/>
      <w:marBottom w:val="0"/>
      <w:divBdr>
        <w:top w:val="none" w:sz="0" w:space="0" w:color="auto"/>
        <w:left w:val="none" w:sz="0" w:space="0" w:color="auto"/>
        <w:bottom w:val="none" w:sz="0" w:space="0" w:color="auto"/>
        <w:right w:val="none" w:sz="0" w:space="0" w:color="auto"/>
      </w:divBdr>
    </w:div>
    <w:div w:id="1775589786">
      <w:bodyDiv w:val="1"/>
      <w:marLeft w:val="0"/>
      <w:marRight w:val="0"/>
      <w:marTop w:val="0"/>
      <w:marBottom w:val="0"/>
      <w:divBdr>
        <w:top w:val="none" w:sz="0" w:space="0" w:color="auto"/>
        <w:left w:val="none" w:sz="0" w:space="0" w:color="auto"/>
        <w:bottom w:val="none" w:sz="0" w:space="0" w:color="auto"/>
        <w:right w:val="none" w:sz="0" w:space="0" w:color="auto"/>
      </w:divBdr>
    </w:div>
    <w:div w:id="1812017307">
      <w:bodyDiv w:val="1"/>
      <w:marLeft w:val="0"/>
      <w:marRight w:val="0"/>
      <w:marTop w:val="0"/>
      <w:marBottom w:val="0"/>
      <w:divBdr>
        <w:top w:val="none" w:sz="0" w:space="0" w:color="auto"/>
        <w:left w:val="none" w:sz="0" w:space="0" w:color="auto"/>
        <w:bottom w:val="none" w:sz="0" w:space="0" w:color="auto"/>
        <w:right w:val="none" w:sz="0" w:space="0" w:color="auto"/>
      </w:divBdr>
    </w:div>
    <w:div w:id="1829664659">
      <w:bodyDiv w:val="1"/>
      <w:marLeft w:val="0"/>
      <w:marRight w:val="0"/>
      <w:marTop w:val="0"/>
      <w:marBottom w:val="0"/>
      <w:divBdr>
        <w:top w:val="none" w:sz="0" w:space="0" w:color="auto"/>
        <w:left w:val="none" w:sz="0" w:space="0" w:color="auto"/>
        <w:bottom w:val="none" w:sz="0" w:space="0" w:color="auto"/>
        <w:right w:val="none" w:sz="0" w:space="0" w:color="auto"/>
      </w:divBdr>
    </w:div>
    <w:div w:id="1836872294">
      <w:bodyDiv w:val="1"/>
      <w:marLeft w:val="0"/>
      <w:marRight w:val="0"/>
      <w:marTop w:val="0"/>
      <w:marBottom w:val="0"/>
      <w:divBdr>
        <w:top w:val="none" w:sz="0" w:space="0" w:color="auto"/>
        <w:left w:val="none" w:sz="0" w:space="0" w:color="auto"/>
        <w:bottom w:val="none" w:sz="0" w:space="0" w:color="auto"/>
        <w:right w:val="none" w:sz="0" w:space="0" w:color="auto"/>
      </w:divBdr>
      <w:divsChild>
        <w:div w:id="1894002511">
          <w:marLeft w:val="0"/>
          <w:marRight w:val="0"/>
          <w:marTop w:val="0"/>
          <w:marBottom w:val="0"/>
          <w:divBdr>
            <w:top w:val="none" w:sz="0" w:space="0" w:color="auto"/>
            <w:left w:val="none" w:sz="0" w:space="0" w:color="auto"/>
            <w:bottom w:val="none" w:sz="0" w:space="0" w:color="auto"/>
            <w:right w:val="none" w:sz="0" w:space="0" w:color="auto"/>
          </w:divBdr>
          <w:divsChild>
            <w:div w:id="1179389205">
              <w:marLeft w:val="0"/>
              <w:marRight w:val="0"/>
              <w:marTop w:val="0"/>
              <w:marBottom w:val="0"/>
              <w:divBdr>
                <w:top w:val="none" w:sz="0" w:space="0" w:color="auto"/>
                <w:left w:val="none" w:sz="0" w:space="0" w:color="auto"/>
                <w:bottom w:val="none" w:sz="0" w:space="0" w:color="auto"/>
                <w:right w:val="none" w:sz="0" w:space="0" w:color="auto"/>
              </w:divBdr>
              <w:divsChild>
                <w:div w:id="866649080">
                  <w:marLeft w:val="0"/>
                  <w:marRight w:val="0"/>
                  <w:marTop w:val="0"/>
                  <w:marBottom w:val="0"/>
                  <w:divBdr>
                    <w:top w:val="none" w:sz="0" w:space="0" w:color="auto"/>
                    <w:left w:val="none" w:sz="0" w:space="0" w:color="auto"/>
                    <w:bottom w:val="none" w:sz="0" w:space="0" w:color="auto"/>
                    <w:right w:val="none" w:sz="0" w:space="0" w:color="auto"/>
                  </w:divBdr>
                  <w:divsChild>
                    <w:div w:id="78731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350993">
      <w:bodyDiv w:val="1"/>
      <w:marLeft w:val="0"/>
      <w:marRight w:val="0"/>
      <w:marTop w:val="0"/>
      <w:marBottom w:val="0"/>
      <w:divBdr>
        <w:top w:val="none" w:sz="0" w:space="0" w:color="auto"/>
        <w:left w:val="none" w:sz="0" w:space="0" w:color="auto"/>
        <w:bottom w:val="none" w:sz="0" w:space="0" w:color="auto"/>
        <w:right w:val="none" w:sz="0" w:space="0" w:color="auto"/>
      </w:divBdr>
    </w:div>
    <w:div w:id="1875580895">
      <w:bodyDiv w:val="1"/>
      <w:marLeft w:val="0"/>
      <w:marRight w:val="0"/>
      <w:marTop w:val="0"/>
      <w:marBottom w:val="0"/>
      <w:divBdr>
        <w:top w:val="none" w:sz="0" w:space="0" w:color="auto"/>
        <w:left w:val="none" w:sz="0" w:space="0" w:color="auto"/>
        <w:bottom w:val="none" w:sz="0" w:space="0" w:color="auto"/>
        <w:right w:val="none" w:sz="0" w:space="0" w:color="auto"/>
      </w:divBdr>
      <w:divsChild>
        <w:div w:id="608581842">
          <w:marLeft w:val="0"/>
          <w:marRight w:val="0"/>
          <w:marTop w:val="0"/>
          <w:marBottom w:val="0"/>
          <w:divBdr>
            <w:top w:val="none" w:sz="0" w:space="0" w:color="auto"/>
            <w:left w:val="none" w:sz="0" w:space="0" w:color="auto"/>
            <w:bottom w:val="none" w:sz="0" w:space="0" w:color="auto"/>
            <w:right w:val="none" w:sz="0" w:space="0" w:color="auto"/>
          </w:divBdr>
          <w:divsChild>
            <w:div w:id="1961834744">
              <w:marLeft w:val="0"/>
              <w:marRight w:val="0"/>
              <w:marTop w:val="0"/>
              <w:marBottom w:val="0"/>
              <w:divBdr>
                <w:top w:val="none" w:sz="0" w:space="0" w:color="auto"/>
                <w:left w:val="none" w:sz="0" w:space="0" w:color="auto"/>
                <w:bottom w:val="none" w:sz="0" w:space="0" w:color="auto"/>
                <w:right w:val="none" w:sz="0" w:space="0" w:color="auto"/>
              </w:divBdr>
              <w:divsChild>
                <w:div w:id="1120613716">
                  <w:marLeft w:val="0"/>
                  <w:marRight w:val="0"/>
                  <w:marTop w:val="0"/>
                  <w:marBottom w:val="0"/>
                  <w:divBdr>
                    <w:top w:val="none" w:sz="0" w:space="0" w:color="auto"/>
                    <w:left w:val="none" w:sz="0" w:space="0" w:color="auto"/>
                    <w:bottom w:val="none" w:sz="0" w:space="0" w:color="auto"/>
                    <w:right w:val="none" w:sz="0" w:space="0" w:color="auto"/>
                  </w:divBdr>
                  <w:divsChild>
                    <w:div w:id="39979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645385">
      <w:bodyDiv w:val="1"/>
      <w:marLeft w:val="0"/>
      <w:marRight w:val="0"/>
      <w:marTop w:val="0"/>
      <w:marBottom w:val="0"/>
      <w:divBdr>
        <w:top w:val="none" w:sz="0" w:space="0" w:color="auto"/>
        <w:left w:val="none" w:sz="0" w:space="0" w:color="auto"/>
        <w:bottom w:val="none" w:sz="0" w:space="0" w:color="auto"/>
        <w:right w:val="none" w:sz="0" w:space="0" w:color="auto"/>
      </w:divBdr>
    </w:div>
    <w:div w:id="2026319948">
      <w:bodyDiv w:val="1"/>
      <w:marLeft w:val="0"/>
      <w:marRight w:val="0"/>
      <w:marTop w:val="0"/>
      <w:marBottom w:val="0"/>
      <w:divBdr>
        <w:top w:val="none" w:sz="0" w:space="0" w:color="auto"/>
        <w:left w:val="none" w:sz="0" w:space="0" w:color="auto"/>
        <w:bottom w:val="none" w:sz="0" w:space="0" w:color="auto"/>
        <w:right w:val="none" w:sz="0" w:space="0" w:color="auto"/>
      </w:divBdr>
    </w:div>
    <w:div w:id="2036038686">
      <w:bodyDiv w:val="1"/>
      <w:marLeft w:val="0"/>
      <w:marRight w:val="0"/>
      <w:marTop w:val="0"/>
      <w:marBottom w:val="0"/>
      <w:divBdr>
        <w:top w:val="none" w:sz="0" w:space="0" w:color="auto"/>
        <w:left w:val="none" w:sz="0" w:space="0" w:color="auto"/>
        <w:bottom w:val="none" w:sz="0" w:space="0" w:color="auto"/>
        <w:right w:val="none" w:sz="0" w:space="0" w:color="auto"/>
      </w:divBdr>
      <w:divsChild>
        <w:div w:id="766462888">
          <w:marLeft w:val="0"/>
          <w:marRight w:val="0"/>
          <w:marTop w:val="0"/>
          <w:marBottom w:val="0"/>
          <w:divBdr>
            <w:top w:val="none" w:sz="0" w:space="0" w:color="auto"/>
            <w:left w:val="none" w:sz="0" w:space="0" w:color="auto"/>
            <w:bottom w:val="none" w:sz="0" w:space="0" w:color="auto"/>
            <w:right w:val="none" w:sz="0" w:space="0" w:color="auto"/>
          </w:divBdr>
          <w:divsChild>
            <w:div w:id="1972242527">
              <w:marLeft w:val="0"/>
              <w:marRight w:val="0"/>
              <w:marTop w:val="0"/>
              <w:marBottom w:val="0"/>
              <w:divBdr>
                <w:top w:val="none" w:sz="0" w:space="0" w:color="auto"/>
                <w:left w:val="none" w:sz="0" w:space="0" w:color="auto"/>
                <w:bottom w:val="none" w:sz="0" w:space="0" w:color="auto"/>
                <w:right w:val="none" w:sz="0" w:space="0" w:color="auto"/>
              </w:divBdr>
              <w:divsChild>
                <w:div w:id="53018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415354">
      <w:bodyDiv w:val="1"/>
      <w:marLeft w:val="0"/>
      <w:marRight w:val="0"/>
      <w:marTop w:val="0"/>
      <w:marBottom w:val="0"/>
      <w:divBdr>
        <w:top w:val="none" w:sz="0" w:space="0" w:color="auto"/>
        <w:left w:val="none" w:sz="0" w:space="0" w:color="auto"/>
        <w:bottom w:val="none" w:sz="0" w:space="0" w:color="auto"/>
        <w:right w:val="none" w:sz="0" w:space="0" w:color="auto"/>
      </w:divBdr>
      <w:divsChild>
        <w:div w:id="741492130">
          <w:marLeft w:val="0"/>
          <w:marRight w:val="0"/>
          <w:marTop w:val="0"/>
          <w:marBottom w:val="0"/>
          <w:divBdr>
            <w:top w:val="none" w:sz="0" w:space="0" w:color="auto"/>
            <w:left w:val="none" w:sz="0" w:space="0" w:color="auto"/>
            <w:bottom w:val="none" w:sz="0" w:space="0" w:color="auto"/>
            <w:right w:val="none" w:sz="0" w:space="0" w:color="auto"/>
          </w:divBdr>
          <w:divsChild>
            <w:div w:id="69477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935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9DCB3-D434-47F6-B0E5-5EDCBA15A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4</Pages>
  <Words>955</Words>
  <Characters>544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Tse</dc:creator>
  <cp:keywords/>
  <dc:description/>
  <cp:lastModifiedBy>林正浩</cp:lastModifiedBy>
  <cp:revision>13</cp:revision>
  <cp:lastPrinted>2022-11-23T03:48:00Z</cp:lastPrinted>
  <dcterms:created xsi:type="dcterms:W3CDTF">2022-11-20T13:11:00Z</dcterms:created>
  <dcterms:modified xsi:type="dcterms:W3CDTF">2022-12-13T14:02:00Z</dcterms:modified>
</cp:coreProperties>
</file>